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7FE90089" w:rsidR="007F6E4B" w:rsidRPr="00317ECD" w:rsidRDefault="007F6E4B" w:rsidP="007F6E4B">
      <w:pPr>
        <w:pStyle w:val="NormalWeb"/>
        <w:spacing w:before="0" w:beforeAutospacing="0" w:after="160" w:afterAutospacing="0"/>
        <w:jc w:val="center"/>
      </w:pPr>
      <w:r w:rsidRPr="00317ECD">
        <w:rPr>
          <w:color w:val="000000"/>
          <w:sz w:val="26"/>
          <w:szCs w:val="26"/>
        </w:rPr>
        <w:t>A</w:t>
      </w:r>
      <w:r w:rsidR="006261D3" w:rsidRPr="00317ECD">
        <w:rPr>
          <w:color w:val="000000"/>
          <w:sz w:val="26"/>
          <w:szCs w:val="26"/>
        </w:rPr>
        <w:t xml:space="preserve">n Initial </w:t>
      </w:r>
      <w:r w:rsidRPr="00317ECD">
        <w:rPr>
          <w:color w:val="000000"/>
          <w:sz w:val="26"/>
          <w:szCs w:val="26"/>
        </w:rPr>
        <w:t>Project Proposal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1829B0C2" w:rsidR="007F6E4B" w:rsidRPr="00317ECD" w:rsidRDefault="003540E2" w:rsidP="007F6E4B">
      <w:pPr>
        <w:pStyle w:val="NormalWeb"/>
        <w:spacing w:before="0" w:beforeAutospacing="0" w:after="160" w:afterAutospacing="0"/>
        <w:jc w:val="center"/>
      </w:pPr>
      <w:r w:rsidRPr="00317ECD">
        <w:rPr>
          <w:b/>
          <w:bCs/>
          <w:color w:val="000000"/>
          <w:sz w:val="26"/>
          <w:szCs w:val="26"/>
        </w:rPr>
        <w:t>September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rsidR="00D833B6">
        <w:fldChar w:fldCharType="begin"/>
      </w:r>
      <w:r w:rsidR="00D833B6">
        <w:instrText>HYPERLINK "https://ieeexplore.ieee.org/author/37089736255"</w:instrText>
      </w:r>
      <w:r w:rsidR="00D833B6">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sidR="00D833B6">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9: To design the frontend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P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Jayanka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Pr="00273578"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11454926"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21600E">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783F83A6" w:rsidR="00E5379B" w:rsidRDefault="0021600E" w:rsidP="0021600E">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2420042F" w:rsidR="00397CF9" w:rsidRPr="0058575F" w:rsidRDefault="00C57967" w:rsidP="0058575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w:t>
      </w:r>
      <w:r>
        <w:rPr>
          <w:rFonts w:ascii="Times New Roman" w:eastAsia="Times New Roman" w:hAnsi="Times New Roman" w:cs="Times New Roman"/>
          <w:b/>
          <w:bCs/>
          <w:color w:val="auto"/>
        </w:rPr>
        <w:t>2</w:t>
      </w:r>
      <w:r w:rsidRPr="00215D8F">
        <w:rPr>
          <w:rFonts w:ascii="Times New Roman" w:eastAsia="Times New Roman" w:hAnsi="Times New Roman" w:cs="Times New Roman"/>
          <w:b/>
          <w:bCs/>
          <w:color w:val="auto"/>
        </w:rPr>
        <w:t xml:space="preserve"> Stake Holder Onion Model</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42731E" w:rsidRDefault="009D0C13" w:rsidP="009D0C13">
            <w:pPr>
              <w:spacing w:line="360" w:lineRule="auto"/>
              <w:jc w:val="center"/>
              <w:rPr>
                <w:rFonts w:ascii="Times New Roman" w:hAnsi="Times New Roman" w:cs="Times New Roman"/>
                <w:sz w:val="24"/>
                <w:szCs w:val="24"/>
              </w:rPr>
            </w:pPr>
            <w:r w:rsidRPr="0042731E">
              <w:rPr>
                <w:rFonts w:ascii="Times New Roman" w:hAnsi="Times New Roman" w:cs="Times New Roman"/>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 xml:space="preserve">2.4 </w:t>
      </w:r>
      <w:r w:rsidRPr="009B2D43">
        <w:rPr>
          <w:rFonts w:ascii="Times New Roman" w:hAnsi="Times New Roman" w:cs="Times New Roman"/>
          <w:b/>
          <w:bCs/>
          <w:color w:val="auto"/>
        </w:rPr>
        <w:t>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if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lastRenderedPageBreak/>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proofErr w:type="spellStart"/>
            <w:r w:rsidRPr="00565778">
              <w:rPr>
                <w:rFonts w:ascii="Times New Roman" w:hAnsi="Times New Roman" w:cs="Times New Roman"/>
                <w:sz w:val="24"/>
              </w:rPr>
              <w:t>Chompookham</w:t>
            </w:r>
            <w:proofErr w:type="spellEnd"/>
            <w:r w:rsidRPr="00565778">
              <w:rPr>
                <w:rFonts w:ascii="Times New Roman" w:hAnsi="Times New Roman" w:cs="Times New Roman"/>
                <w:sz w:val="24"/>
              </w:rPr>
              <w:t xml:space="preserve"> and </w:t>
            </w:r>
            <w:proofErr w:type="spellStart"/>
            <w:r w:rsidRPr="00565778">
              <w:rPr>
                <w:rFonts w:ascii="Times New Roman" w:hAnsi="Times New Roman" w:cs="Times New Roman"/>
                <w:sz w:val="24"/>
              </w:rPr>
              <w:t>Surinta</w:t>
            </w:r>
            <w:proofErr w:type="spellEnd"/>
            <w:r w:rsidRPr="00565778">
              <w:rPr>
                <w:rFonts w:ascii="Times New Roman" w:hAnsi="Times New Roman" w:cs="Times New Roman"/>
                <w:sz w:val="24"/>
              </w:rPr>
              <w:t>,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proofErr w:type="spellStart"/>
            <w:r w:rsidRPr="00777BAF">
              <w:rPr>
                <w:rFonts w:ascii="Times New Roman" w:hAnsi="Times New Roman" w:cs="Times New Roman"/>
                <w:sz w:val="24"/>
              </w:rPr>
              <w:t>Jayanka</w:t>
            </w:r>
            <w:proofErr w:type="spellEnd"/>
            <w:r w:rsidRPr="00777BAF">
              <w:rPr>
                <w:rFonts w:ascii="Times New Roman" w:hAnsi="Times New Roman" w:cs="Times New Roman"/>
                <w:sz w:val="24"/>
              </w:rPr>
              <w:t xml:space="preserve">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30C7090A"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 xml:space="preserve">lack of knowledge in recognizing these plants and due to the extinction of </w:t>
            </w:r>
            <w:r w:rsidR="003470F1">
              <w:rPr>
                <w:rFonts w:ascii="Times New Roman" w:hAnsi="Times New Roman" w:cs="Times New Roman"/>
                <w:sz w:val="24"/>
                <w:szCs w:val="24"/>
              </w:rPr>
              <w:t>plants</w:t>
            </w:r>
            <w:r w:rsidR="00920E89">
              <w:rPr>
                <w:rFonts w:ascii="Times New Roman" w:hAnsi="Times New Roman" w:cs="Times New Roman"/>
                <w:sz w:val="24"/>
                <w:szCs w:val="24"/>
              </w:rPr>
              <w:t xml:space="preserve"> 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proofErr w:type="spellStart"/>
            <w:r w:rsidRPr="00D65D10">
              <w:rPr>
                <w:rFonts w:ascii="Times New Roman" w:hAnsi="Times New Roman" w:cs="Times New Roman"/>
                <w:sz w:val="24"/>
              </w:rPr>
              <w:t>Kankanamalage</w:t>
            </w:r>
            <w:proofErr w:type="spellEnd"/>
            <w:r w:rsidRPr="00D65D10">
              <w:rPr>
                <w:rFonts w:ascii="Times New Roman" w:hAnsi="Times New Roman" w:cs="Times New Roman"/>
                <w:sz w:val="24"/>
              </w:rPr>
              <w:t xml:space="preserv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1975"/>
        <w:gridCol w:w="7375"/>
      </w:tblGrid>
      <w:tr w:rsidR="00EE7527" w14:paraId="28B10700" w14:textId="77777777" w:rsidTr="008277C0">
        <w:tc>
          <w:tcPr>
            <w:tcW w:w="1975" w:type="dxa"/>
          </w:tcPr>
          <w:p w14:paraId="23C4E4A8" w14:textId="26C87FC1" w:rsidR="00EE7527" w:rsidRPr="00EE7527" w:rsidRDefault="00EE7527" w:rsidP="0055092D">
            <w:pPr>
              <w:spacing w:line="360" w:lineRule="auto"/>
              <w:rPr>
                <w:b/>
                <w:bCs/>
              </w:rPr>
            </w:pPr>
            <w:r w:rsidRPr="00EE7527">
              <w:rPr>
                <w:b/>
                <w:bCs/>
              </w:rPr>
              <w:t>Question</w:t>
            </w:r>
          </w:p>
        </w:tc>
        <w:tc>
          <w:tcPr>
            <w:tcW w:w="7375" w:type="dxa"/>
          </w:tcPr>
          <w:p w14:paraId="5384CCC8" w14:textId="0B3A6AAB" w:rsidR="00EE7527" w:rsidRDefault="00FC2813" w:rsidP="0055092D">
            <w:pPr>
              <w:spacing w:line="360" w:lineRule="auto"/>
            </w:pPr>
            <w:r>
              <w:rPr>
                <w:rFonts w:ascii="docs-Roboto" w:hAnsi="docs-Roboto"/>
                <w:color w:val="202124"/>
                <w:shd w:val="clear" w:color="auto" w:fill="F1F3F4"/>
              </w:rPr>
              <w:t>Which age group do you belong to?</w:t>
            </w:r>
          </w:p>
        </w:tc>
      </w:tr>
      <w:tr w:rsidR="00EE7527" w14:paraId="191C8E63" w14:textId="77777777" w:rsidTr="008277C0">
        <w:tc>
          <w:tcPr>
            <w:tcW w:w="1975" w:type="dxa"/>
          </w:tcPr>
          <w:p w14:paraId="2A664585" w14:textId="4D7A2719" w:rsidR="00EE7527" w:rsidRPr="008277C0" w:rsidRDefault="0005294E" w:rsidP="0055092D">
            <w:pPr>
              <w:spacing w:line="360" w:lineRule="auto"/>
              <w:rPr>
                <w:b/>
                <w:bCs/>
              </w:rPr>
            </w:pPr>
            <w:r w:rsidRPr="008277C0">
              <w:rPr>
                <w:b/>
                <w:bCs/>
              </w:rPr>
              <w:t>Aim of the Question</w:t>
            </w:r>
          </w:p>
        </w:tc>
        <w:tc>
          <w:tcPr>
            <w:tcW w:w="7375" w:type="dxa"/>
          </w:tcPr>
          <w:p w14:paraId="3085D3D6" w14:textId="77777777" w:rsidR="00EE7527" w:rsidRDefault="00EE7527" w:rsidP="0055092D">
            <w:pPr>
              <w:spacing w:line="360" w:lineRule="auto"/>
            </w:pPr>
          </w:p>
        </w:tc>
      </w:tr>
      <w:tr w:rsidR="008277C0" w14:paraId="3A5DF53B" w14:textId="77777777" w:rsidTr="008B70EC">
        <w:tc>
          <w:tcPr>
            <w:tcW w:w="9350" w:type="dxa"/>
            <w:gridSpan w:val="2"/>
          </w:tcPr>
          <w:p w14:paraId="4C3F7AFC" w14:textId="1D3B1AE1" w:rsidR="008277C0" w:rsidRPr="008277C0" w:rsidRDefault="008277C0" w:rsidP="0055092D">
            <w:pPr>
              <w:spacing w:line="360" w:lineRule="auto"/>
              <w:rPr>
                <w:b/>
                <w:bCs/>
              </w:rPr>
            </w:pPr>
            <w:r w:rsidRPr="008277C0">
              <w:rPr>
                <w:b/>
                <w:bCs/>
              </w:rPr>
              <w:t>Observation</w:t>
            </w:r>
          </w:p>
        </w:tc>
      </w:tr>
      <w:tr w:rsidR="008277C0" w14:paraId="50E1B059" w14:textId="77777777" w:rsidTr="00BA581A">
        <w:tc>
          <w:tcPr>
            <w:tcW w:w="9350" w:type="dxa"/>
            <w:gridSpan w:val="2"/>
          </w:tcPr>
          <w:p w14:paraId="4B1536C6" w14:textId="77777777" w:rsidR="008277C0" w:rsidRDefault="008277C0" w:rsidP="0055092D">
            <w:pPr>
              <w:spacing w:line="360" w:lineRule="auto"/>
              <w:rPr>
                <w:b/>
                <w:bCs/>
              </w:rPr>
            </w:pPr>
            <w:r w:rsidRPr="008277C0">
              <w:rPr>
                <w:b/>
                <w:bCs/>
              </w:rPr>
              <w:t>Conclusion</w:t>
            </w:r>
          </w:p>
          <w:p w14:paraId="2ECC1AA8" w14:textId="77777777" w:rsidR="00FC2813" w:rsidRDefault="00FC2813" w:rsidP="0055092D">
            <w:pPr>
              <w:spacing w:line="360" w:lineRule="auto"/>
              <w:rPr>
                <w:b/>
                <w:bCs/>
              </w:rPr>
            </w:pPr>
          </w:p>
          <w:p w14:paraId="26A2DC14" w14:textId="34FE970F" w:rsidR="00FC2813" w:rsidRPr="008277C0" w:rsidRDefault="00FC2813" w:rsidP="0055092D">
            <w:pPr>
              <w:spacing w:line="360" w:lineRule="auto"/>
              <w:rPr>
                <w:b/>
                <w:bCs/>
              </w:rPr>
            </w:pPr>
          </w:p>
        </w:tc>
      </w:tr>
      <w:tr w:rsidR="00EE7527" w14:paraId="744164F5" w14:textId="77777777" w:rsidTr="008277C0">
        <w:tc>
          <w:tcPr>
            <w:tcW w:w="1975" w:type="dxa"/>
          </w:tcPr>
          <w:p w14:paraId="7D37324D" w14:textId="1BD8A5E0" w:rsidR="00EE7527" w:rsidRDefault="00FC2813" w:rsidP="0055092D">
            <w:pPr>
              <w:spacing w:line="360" w:lineRule="auto"/>
            </w:pPr>
            <w:r w:rsidRPr="00EE7527">
              <w:rPr>
                <w:b/>
                <w:bCs/>
              </w:rPr>
              <w:t>Question</w:t>
            </w:r>
          </w:p>
        </w:tc>
        <w:tc>
          <w:tcPr>
            <w:tcW w:w="7375" w:type="dxa"/>
          </w:tcPr>
          <w:p w14:paraId="4991AA5C" w14:textId="596E663A" w:rsidR="00EE7527" w:rsidRDefault="00975894" w:rsidP="0055092D">
            <w:pPr>
              <w:spacing w:line="360" w:lineRule="auto"/>
            </w:pPr>
            <w:r>
              <w:rPr>
                <w:rFonts w:ascii="docs-Roboto" w:hAnsi="docs-Roboto"/>
                <w:color w:val="202124"/>
                <w:shd w:val="clear" w:color="auto" w:fill="F1F3F4"/>
              </w:rPr>
              <w:t>Have you used Ayurvedic medicine before?</w:t>
            </w:r>
          </w:p>
        </w:tc>
      </w:tr>
      <w:tr w:rsidR="00EE7527" w14:paraId="3F9E0CD7" w14:textId="77777777" w:rsidTr="008277C0">
        <w:tc>
          <w:tcPr>
            <w:tcW w:w="1975" w:type="dxa"/>
          </w:tcPr>
          <w:p w14:paraId="0BCB0D88" w14:textId="75685872" w:rsidR="00EE7527" w:rsidRDefault="00FC2813" w:rsidP="0055092D">
            <w:pPr>
              <w:spacing w:line="360" w:lineRule="auto"/>
            </w:pPr>
            <w:r w:rsidRPr="008277C0">
              <w:rPr>
                <w:b/>
                <w:bCs/>
              </w:rPr>
              <w:t>Aim of the Question</w:t>
            </w:r>
          </w:p>
        </w:tc>
        <w:tc>
          <w:tcPr>
            <w:tcW w:w="7375" w:type="dxa"/>
          </w:tcPr>
          <w:p w14:paraId="07D2DE12" w14:textId="77777777" w:rsidR="00EE7527" w:rsidRDefault="00EE7527" w:rsidP="0055092D">
            <w:pPr>
              <w:spacing w:line="360" w:lineRule="auto"/>
            </w:pPr>
          </w:p>
        </w:tc>
      </w:tr>
      <w:tr w:rsidR="0055092D" w14:paraId="493A09E9" w14:textId="77777777" w:rsidTr="002E2207">
        <w:tc>
          <w:tcPr>
            <w:tcW w:w="9350" w:type="dxa"/>
            <w:gridSpan w:val="2"/>
          </w:tcPr>
          <w:p w14:paraId="3FCD7CD0" w14:textId="5F663B68" w:rsidR="0055092D" w:rsidRDefault="0055092D" w:rsidP="0055092D">
            <w:pPr>
              <w:spacing w:line="360" w:lineRule="auto"/>
            </w:pPr>
            <w:r w:rsidRPr="008277C0">
              <w:rPr>
                <w:b/>
                <w:bCs/>
              </w:rPr>
              <w:t>Observation</w:t>
            </w:r>
          </w:p>
        </w:tc>
      </w:tr>
      <w:tr w:rsidR="00A845C0" w14:paraId="03FDB657" w14:textId="77777777" w:rsidTr="00AD036F">
        <w:tc>
          <w:tcPr>
            <w:tcW w:w="9350" w:type="dxa"/>
            <w:gridSpan w:val="2"/>
          </w:tcPr>
          <w:p w14:paraId="1E9CE4AE" w14:textId="3CA89B5F" w:rsidR="00A845C0" w:rsidRDefault="00A845C0" w:rsidP="0055092D">
            <w:pPr>
              <w:spacing w:line="360" w:lineRule="auto"/>
            </w:pPr>
            <w:r w:rsidRPr="008277C0">
              <w:rPr>
                <w:b/>
                <w:bCs/>
              </w:rPr>
              <w:t>Conclusion</w:t>
            </w:r>
          </w:p>
        </w:tc>
      </w:tr>
      <w:tr w:rsidR="00975894" w14:paraId="24960F1E" w14:textId="77777777" w:rsidTr="008277C0">
        <w:tc>
          <w:tcPr>
            <w:tcW w:w="1975" w:type="dxa"/>
          </w:tcPr>
          <w:p w14:paraId="2BD4ADAA" w14:textId="46E56A77" w:rsidR="00975894" w:rsidRPr="008277C0" w:rsidRDefault="00A845C0" w:rsidP="0055092D">
            <w:pPr>
              <w:spacing w:line="360" w:lineRule="auto"/>
              <w:rPr>
                <w:b/>
                <w:bCs/>
              </w:rPr>
            </w:pPr>
            <w:r>
              <w:rPr>
                <w:b/>
                <w:bCs/>
              </w:rPr>
              <w:t>Question</w:t>
            </w:r>
          </w:p>
        </w:tc>
        <w:tc>
          <w:tcPr>
            <w:tcW w:w="7375" w:type="dxa"/>
          </w:tcPr>
          <w:p w14:paraId="19170E8E" w14:textId="740C369E" w:rsidR="00975894" w:rsidRDefault="0032046F" w:rsidP="0055092D">
            <w:pPr>
              <w:spacing w:line="360" w:lineRule="auto"/>
            </w:pPr>
            <w:r>
              <w:rPr>
                <w:rFonts w:ascii="docs-Roboto" w:hAnsi="docs-Roboto"/>
                <w:color w:val="202124"/>
                <w:shd w:val="clear" w:color="auto" w:fill="F8F9FA"/>
              </w:rPr>
              <w:t>Do you believe that the Ayurvedic medicinal system in Sri Lanka is important?</w:t>
            </w:r>
          </w:p>
        </w:tc>
      </w:tr>
      <w:tr w:rsidR="00975894" w14:paraId="3F4EB540" w14:textId="77777777" w:rsidTr="008277C0">
        <w:tc>
          <w:tcPr>
            <w:tcW w:w="1975" w:type="dxa"/>
          </w:tcPr>
          <w:p w14:paraId="44DFEBA4" w14:textId="21D399C0" w:rsidR="00975894" w:rsidRPr="008277C0" w:rsidRDefault="00A845C0" w:rsidP="0055092D">
            <w:pPr>
              <w:spacing w:line="360" w:lineRule="auto"/>
              <w:rPr>
                <w:b/>
                <w:bCs/>
              </w:rPr>
            </w:pPr>
            <w:r w:rsidRPr="008277C0">
              <w:rPr>
                <w:b/>
                <w:bCs/>
              </w:rPr>
              <w:lastRenderedPageBreak/>
              <w:t>Aim of the Question</w:t>
            </w:r>
          </w:p>
        </w:tc>
        <w:tc>
          <w:tcPr>
            <w:tcW w:w="7375" w:type="dxa"/>
          </w:tcPr>
          <w:p w14:paraId="5D5FCD2A" w14:textId="77777777" w:rsidR="00975894" w:rsidRDefault="00975894" w:rsidP="0055092D">
            <w:pPr>
              <w:spacing w:line="360" w:lineRule="auto"/>
            </w:pPr>
          </w:p>
        </w:tc>
      </w:tr>
      <w:tr w:rsidR="00A845C0" w14:paraId="66AB703D" w14:textId="77777777" w:rsidTr="00511226">
        <w:tc>
          <w:tcPr>
            <w:tcW w:w="9350" w:type="dxa"/>
            <w:gridSpan w:val="2"/>
          </w:tcPr>
          <w:p w14:paraId="18E36521" w14:textId="2E9B4501" w:rsidR="00A845C0" w:rsidRDefault="00A845C0" w:rsidP="0055092D">
            <w:pPr>
              <w:spacing w:line="360" w:lineRule="auto"/>
            </w:pPr>
            <w:r w:rsidRPr="008277C0">
              <w:rPr>
                <w:b/>
                <w:bCs/>
              </w:rPr>
              <w:t>Observation</w:t>
            </w:r>
          </w:p>
        </w:tc>
      </w:tr>
      <w:tr w:rsidR="00A845C0" w14:paraId="02C64D11" w14:textId="77777777" w:rsidTr="00455F49">
        <w:tc>
          <w:tcPr>
            <w:tcW w:w="9350" w:type="dxa"/>
            <w:gridSpan w:val="2"/>
          </w:tcPr>
          <w:p w14:paraId="7C812DC8" w14:textId="144A373D" w:rsidR="00A845C0" w:rsidRDefault="00A845C0" w:rsidP="0055092D">
            <w:pPr>
              <w:spacing w:line="360" w:lineRule="auto"/>
            </w:pPr>
            <w:r w:rsidRPr="008277C0">
              <w:rPr>
                <w:b/>
                <w:bCs/>
              </w:rPr>
              <w:t>Conclusion</w:t>
            </w:r>
          </w:p>
        </w:tc>
      </w:tr>
      <w:tr w:rsidR="00975894" w14:paraId="30528648" w14:textId="77777777" w:rsidTr="008277C0">
        <w:tc>
          <w:tcPr>
            <w:tcW w:w="1975" w:type="dxa"/>
          </w:tcPr>
          <w:p w14:paraId="378728CE" w14:textId="60F3FECE" w:rsidR="00975894" w:rsidRPr="008277C0" w:rsidRDefault="00A845C0" w:rsidP="0055092D">
            <w:pPr>
              <w:spacing w:line="360" w:lineRule="auto"/>
              <w:rPr>
                <w:b/>
                <w:bCs/>
              </w:rPr>
            </w:pPr>
            <w:r>
              <w:rPr>
                <w:b/>
                <w:bCs/>
              </w:rPr>
              <w:t>Question</w:t>
            </w:r>
          </w:p>
        </w:tc>
        <w:tc>
          <w:tcPr>
            <w:tcW w:w="7375" w:type="dxa"/>
          </w:tcPr>
          <w:p w14:paraId="57353C2E" w14:textId="7EB8F42E" w:rsidR="00975894" w:rsidRDefault="00A178D5" w:rsidP="0055092D">
            <w:pPr>
              <w:spacing w:line="360" w:lineRule="auto"/>
            </w:pPr>
            <w:r>
              <w:rPr>
                <w:rFonts w:ascii="docs-Roboto" w:hAnsi="docs-Roboto"/>
                <w:color w:val="202124"/>
                <w:shd w:val="clear" w:color="auto" w:fill="F1F3F4"/>
              </w:rPr>
              <w:t>Are you aware that plant leaves are used as an ingredient in the preparation of Ayurvedic medicine?</w:t>
            </w:r>
          </w:p>
        </w:tc>
      </w:tr>
      <w:tr w:rsidR="00975894" w14:paraId="1196DFE0" w14:textId="77777777" w:rsidTr="008277C0">
        <w:tc>
          <w:tcPr>
            <w:tcW w:w="1975" w:type="dxa"/>
          </w:tcPr>
          <w:p w14:paraId="56413CCC" w14:textId="5E4D37B4" w:rsidR="00975894" w:rsidRPr="008277C0" w:rsidRDefault="00A845C0" w:rsidP="0055092D">
            <w:pPr>
              <w:spacing w:line="360" w:lineRule="auto"/>
              <w:rPr>
                <w:b/>
                <w:bCs/>
              </w:rPr>
            </w:pPr>
            <w:r>
              <w:rPr>
                <w:b/>
                <w:bCs/>
              </w:rPr>
              <w:t>Aim of the Question</w:t>
            </w:r>
          </w:p>
        </w:tc>
        <w:tc>
          <w:tcPr>
            <w:tcW w:w="7375" w:type="dxa"/>
          </w:tcPr>
          <w:p w14:paraId="1FC632C8" w14:textId="77777777" w:rsidR="00975894" w:rsidRDefault="00975894" w:rsidP="0055092D">
            <w:pPr>
              <w:spacing w:line="360" w:lineRule="auto"/>
            </w:pPr>
          </w:p>
        </w:tc>
      </w:tr>
      <w:tr w:rsidR="00A845C0" w14:paraId="5C50E40F" w14:textId="77777777" w:rsidTr="007F0238">
        <w:tc>
          <w:tcPr>
            <w:tcW w:w="9350" w:type="dxa"/>
            <w:gridSpan w:val="2"/>
          </w:tcPr>
          <w:p w14:paraId="0F8E2C94" w14:textId="24025036" w:rsidR="00A845C0" w:rsidRDefault="00A845C0" w:rsidP="0055092D">
            <w:pPr>
              <w:spacing w:line="360" w:lineRule="auto"/>
            </w:pPr>
            <w:r>
              <w:rPr>
                <w:b/>
                <w:bCs/>
              </w:rPr>
              <w:t>Observation</w:t>
            </w:r>
          </w:p>
        </w:tc>
      </w:tr>
      <w:tr w:rsidR="00A845C0" w14:paraId="1132F7C3" w14:textId="77777777" w:rsidTr="009815C8">
        <w:tc>
          <w:tcPr>
            <w:tcW w:w="9350" w:type="dxa"/>
            <w:gridSpan w:val="2"/>
          </w:tcPr>
          <w:p w14:paraId="79496EF7" w14:textId="0AC05DDD" w:rsidR="00A845C0" w:rsidRDefault="00A845C0" w:rsidP="0055092D">
            <w:pPr>
              <w:spacing w:line="360" w:lineRule="auto"/>
            </w:pPr>
            <w:r>
              <w:rPr>
                <w:b/>
                <w:bCs/>
              </w:rPr>
              <w:t>Conclusion</w:t>
            </w:r>
          </w:p>
        </w:tc>
      </w:tr>
      <w:tr w:rsidR="00975894" w14:paraId="7EC3C97F" w14:textId="77777777" w:rsidTr="008277C0">
        <w:tc>
          <w:tcPr>
            <w:tcW w:w="1975" w:type="dxa"/>
          </w:tcPr>
          <w:p w14:paraId="30539352" w14:textId="6988C371" w:rsidR="00975894" w:rsidRPr="008277C0" w:rsidRDefault="00A845C0" w:rsidP="0055092D">
            <w:pPr>
              <w:spacing w:line="360" w:lineRule="auto"/>
              <w:rPr>
                <w:b/>
                <w:bCs/>
              </w:rPr>
            </w:pPr>
            <w:r>
              <w:rPr>
                <w:b/>
                <w:bCs/>
              </w:rPr>
              <w:t>Question</w:t>
            </w:r>
          </w:p>
        </w:tc>
        <w:tc>
          <w:tcPr>
            <w:tcW w:w="7375" w:type="dxa"/>
          </w:tcPr>
          <w:p w14:paraId="11477E45" w14:textId="0C2D87A5" w:rsidR="00975894" w:rsidRDefault="00A178D5" w:rsidP="0055092D">
            <w:pPr>
              <w:spacing w:line="360" w:lineRule="auto"/>
            </w:pPr>
            <w:r>
              <w:rPr>
                <w:rFonts w:ascii="docs-Roboto" w:hAnsi="docs-Roboto"/>
                <w:color w:val="202124"/>
                <w:shd w:val="clear" w:color="auto" w:fill="F8F9FA"/>
              </w:rPr>
              <w:t>Are you able to identify Ayurvedic plants on your own?</w:t>
            </w:r>
          </w:p>
        </w:tc>
      </w:tr>
      <w:tr w:rsidR="00975894" w14:paraId="79B7888E" w14:textId="77777777" w:rsidTr="008277C0">
        <w:tc>
          <w:tcPr>
            <w:tcW w:w="1975" w:type="dxa"/>
          </w:tcPr>
          <w:p w14:paraId="7B787340" w14:textId="25B7D0C8" w:rsidR="00975894" w:rsidRPr="008277C0" w:rsidRDefault="00A845C0" w:rsidP="0055092D">
            <w:pPr>
              <w:spacing w:line="360" w:lineRule="auto"/>
              <w:rPr>
                <w:b/>
                <w:bCs/>
              </w:rPr>
            </w:pPr>
            <w:r>
              <w:rPr>
                <w:b/>
                <w:bCs/>
              </w:rPr>
              <w:t>Aim of the Question</w:t>
            </w:r>
          </w:p>
        </w:tc>
        <w:tc>
          <w:tcPr>
            <w:tcW w:w="7375" w:type="dxa"/>
          </w:tcPr>
          <w:p w14:paraId="56EA687E" w14:textId="77777777" w:rsidR="00975894" w:rsidRDefault="00975894" w:rsidP="0055092D">
            <w:pPr>
              <w:spacing w:line="360" w:lineRule="auto"/>
            </w:pPr>
          </w:p>
        </w:tc>
      </w:tr>
      <w:tr w:rsidR="00A845C0" w14:paraId="4CFB592D" w14:textId="77777777" w:rsidTr="005E651F">
        <w:tc>
          <w:tcPr>
            <w:tcW w:w="9350" w:type="dxa"/>
            <w:gridSpan w:val="2"/>
          </w:tcPr>
          <w:p w14:paraId="04B2733B" w14:textId="68DFDE1C" w:rsidR="00A845C0" w:rsidRDefault="00A845C0" w:rsidP="0055092D">
            <w:pPr>
              <w:spacing w:line="360" w:lineRule="auto"/>
            </w:pPr>
            <w:r>
              <w:rPr>
                <w:b/>
                <w:bCs/>
              </w:rPr>
              <w:t>Observation</w:t>
            </w:r>
          </w:p>
        </w:tc>
      </w:tr>
      <w:tr w:rsidR="00A845C0" w14:paraId="764B3FA2" w14:textId="77777777" w:rsidTr="0024576E">
        <w:tc>
          <w:tcPr>
            <w:tcW w:w="9350" w:type="dxa"/>
            <w:gridSpan w:val="2"/>
          </w:tcPr>
          <w:p w14:paraId="240887B7" w14:textId="5DC447EC" w:rsidR="00A845C0" w:rsidRDefault="00A845C0" w:rsidP="0055092D">
            <w:pPr>
              <w:spacing w:line="360" w:lineRule="auto"/>
            </w:pPr>
            <w:r>
              <w:rPr>
                <w:b/>
                <w:bCs/>
              </w:rPr>
              <w:t>Conclusion</w:t>
            </w:r>
          </w:p>
        </w:tc>
      </w:tr>
      <w:tr w:rsidR="00975894" w14:paraId="10E32826" w14:textId="77777777" w:rsidTr="008277C0">
        <w:tc>
          <w:tcPr>
            <w:tcW w:w="1975" w:type="dxa"/>
          </w:tcPr>
          <w:p w14:paraId="516FB217" w14:textId="2FCCE540" w:rsidR="00975894" w:rsidRPr="008277C0" w:rsidRDefault="00A845C0" w:rsidP="0055092D">
            <w:pPr>
              <w:spacing w:line="360" w:lineRule="auto"/>
              <w:rPr>
                <w:b/>
                <w:bCs/>
              </w:rPr>
            </w:pPr>
            <w:r>
              <w:rPr>
                <w:b/>
                <w:bCs/>
              </w:rPr>
              <w:t>Question</w:t>
            </w:r>
          </w:p>
        </w:tc>
        <w:tc>
          <w:tcPr>
            <w:tcW w:w="7375" w:type="dxa"/>
          </w:tcPr>
          <w:p w14:paraId="450FF97E" w14:textId="0EF130A5" w:rsidR="00975894" w:rsidRDefault="00DA2BFC" w:rsidP="0055092D">
            <w:pPr>
              <w:spacing w:line="360" w:lineRule="auto"/>
            </w:pPr>
            <w:r>
              <w:rPr>
                <w:rFonts w:ascii="docs-Roboto" w:hAnsi="docs-Roboto"/>
                <w:color w:val="202124"/>
                <w:shd w:val="clear" w:color="auto" w:fill="F8F9FA"/>
              </w:rPr>
              <w:t>Are you able to identify Ayurvedic plants on your own?</w:t>
            </w:r>
          </w:p>
        </w:tc>
      </w:tr>
      <w:tr w:rsidR="0070746A" w14:paraId="1C617BA2" w14:textId="77777777" w:rsidTr="008277C0">
        <w:tc>
          <w:tcPr>
            <w:tcW w:w="1975" w:type="dxa"/>
          </w:tcPr>
          <w:p w14:paraId="00095157" w14:textId="4CD49195" w:rsidR="0070746A" w:rsidRPr="008277C0" w:rsidRDefault="00A845C0" w:rsidP="0055092D">
            <w:pPr>
              <w:spacing w:line="360" w:lineRule="auto"/>
              <w:rPr>
                <w:b/>
                <w:bCs/>
              </w:rPr>
            </w:pPr>
            <w:r>
              <w:rPr>
                <w:b/>
                <w:bCs/>
              </w:rPr>
              <w:t>Aim of the Question</w:t>
            </w:r>
          </w:p>
        </w:tc>
        <w:tc>
          <w:tcPr>
            <w:tcW w:w="7375" w:type="dxa"/>
          </w:tcPr>
          <w:p w14:paraId="008228BD" w14:textId="77777777" w:rsidR="0070746A" w:rsidRDefault="0070746A" w:rsidP="0055092D">
            <w:pPr>
              <w:spacing w:line="360" w:lineRule="auto"/>
              <w:rPr>
                <w:rFonts w:ascii="docs-Roboto" w:hAnsi="docs-Roboto"/>
                <w:color w:val="202124"/>
                <w:shd w:val="clear" w:color="auto" w:fill="F8F9FA"/>
              </w:rPr>
            </w:pPr>
          </w:p>
        </w:tc>
      </w:tr>
      <w:tr w:rsidR="00A845C0" w14:paraId="3E312DE6" w14:textId="77777777" w:rsidTr="00945FA9">
        <w:tc>
          <w:tcPr>
            <w:tcW w:w="9350" w:type="dxa"/>
            <w:gridSpan w:val="2"/>
          </w:tcPr>
          <w:p w14:paraId="2E52EBEA" w14:textId="1BD4E014" w:rsidR="00A845C0" w:rsidRDefault="00A845C0" w:rsidP="0055092D">
            <w:pPr>
              <w:spacing w:line="360" w:lineRule="auto"/>
              <w:rPr>
                <w:rFonts w:ascii="docs-Roboto" w:hAnsi="docs-Roboto"/>
                <w:color w:val="202124"/>
                <w:shd w:val="clear" w:color="auto" w:fill="F8F9FA"/>
              </w:rPr>
            </w:pPr>
            <w:r>
              <w:rPr>
                <w:b/>
                <w:bCs/>
              </w:rPr>
              <w:t>Observation</w:t>
            </w:r>
          </w:p>
        </w:tc>
      </w:tr>
      <w:tr w:rsidR="00A845C0" w14:paraId="70B732CB" w14:textId="77777777" w:rsidTr="004435E9">
        <w:tc>
          <w:tcPr>
            <w:tcW w:w="9350" w:type="dxa"/>
            <w:gridSpan w:val="2"/>
          </w:tcPr>
          <w:p w14:paraId="128E1B3A" w14:textId="2770F6CE" w:rsidR="00A845C0" w:rsidRDefault="00A845C0" w:rsidP="0055092D">
            <w:pPr>
              <w:spacing w:line="360" w:lineRule="auto"/>
              <w:rPr>
                <w:rFonts w:ascii="docs-Roboto" w:hAnsi="docs-Roboto"/>
                <w:color w:val="202124"/>
                <w:shd w:val="clear" w:color="auto" w:fill="F8F9FA"/>
              </w:rPr>
            </w:pPr>
            <w:r>
              <w:rPr>
                <w:b/>
                <w:bCs/>
              </w:rPr>
              <w:t>Conclusion</w:t>
            </w:r>
          </w:p>
        </w:tc>
      </w:tr>
      <w:tr w:rsidR="0070746A" w14:paraId="0200A04C" w14:textId="77777777" w:rsidTr="008277C0">
        <w:tc>
          <w:tcPr>
            <w:tcW w:w="1975" w:type="dxa"/>
          </w:tcPr>
          <w:p w14:paraId="156F7B4F" w14:textId="2A0D61D7" w:rsidR="0070746A" w:rsidRPr="008277C0" w:rsidRDefault="00A845C0" w:rsidP="0055092D">
            <w:pPr>
              <w:spacing w:line="360" w:lineRule="auto"/>
              <w:rPr>
                <w:b/>
                <w:bCs/>
              </w:rPr>
            </w:pPr>
            <w:r>
              <w:rPr>
                <w:b/>
                <w:bCs/>
              </w:rPr>
              <w:t>Question</w:t>
            </w:r>
          </w:p>
        </w:tc>
        <w:tc>
          <w:tcPr>
            <w:tcW w:w="7375" w:type="dxa"/>
          </w:tcPr>
          <w:p w14:paraId="604DA3DC" w14:textId="77777777" w:rsidR="0070746A" w:rsidRDefault="0070746A" w:rsidP="0055092D">
            <w:pPr>
              <w:spacing w:line="360" w:lineRule="auto"/>
              <w:rPr>
                <w:rFonts w:ascii="docs-Roboto" w:hAnsi="docs-Roboto"/>
                <w:color w:val="202124"/>
                <w:shd w:val="clear" w:color="auto" w:fill="F8F9FA"/>
              </w:rPr>
            </w:pPr>
            <w:r>
              <w:rPr>
                <w:rFonts w:ascii="docs-Roboto" w:hAnsi="docs-Roboto"/>
                <w:color w:val="202124"/>
                <w:shd w:val="clear" w:color="auto" w:fill="F8F9FA"/>
              </w:rPr>
              <w:t>To which plant do you think this leaf belongs to?</w:t>
            </w:r>
          </w:p>
          <w:p w14:paraId="70DA4E74" w14:textId="77777777" w:rsidR="0070746A" w:rsidRDefault="0070746A" w:rsidP="0055092D">
            <w:pPr>
              <w:spacing w:line="360" w:lineRule="auto"/>
              <w:rPr>
                <w:rFonts w:ascii="docs-Roboto" w:hAnsi="docs-Roboto"/>
                <w:color w:val="202124"/>
                <w:shd w:val="clear" w:color="auto" w:fill="F8F9FA"/>
              </w:rPr>
            </w:pPr>
          </w:p>
        </w:tc>
      </w:tr>
      <w:tr w:rsidR="0070746A" w14:paraId="54F94E70" w14:textId="77777777" w:rsidTr="008277C0">
        <w:tc>
          <w:tcPr>
            <w:tcW w:w="1975" w:type="dxa"/>
          </w:tcPr>
          <w:p w14:paraId="3A99EF17" w14:textId="53EAA2B7" w:rsidR="0070746A" w:rsidRPr="008277C0" w:rsidRDefault="00A845C0" w:rsidP="0055092D">
            <w:pPr>
              <w:spacing w:line="360" w:lineRule="auto"/>
              <w:rPr>
                <w:b/>
                <w:bCs/>
              </w:rPr>
            </w:pPr>
            <w:r>
              <w:rPr>
                <w:b/>
                <w:bCs/>
              </w:rPr>
              <w:t>Aim of the Question</w:t>
            </w:r>
          </w:p>
        </w:tc>
        <w:tc>
          <w:tcPr>
            <w:tcW w:w="7375" w:type="dxa"/>
          </w:tcPr>
          <w:p w14:paraId="3E7621BE" w14:textId="77777777" w:rsidR="0070746A" w:rsidRDefault="0070746A" w:rsidP="0055092D">
            <w:pPr>
              <w:spacing w:line="360" w:lineRule="auto"/>
              <w:rPr>
                <w:rFonts w:ascii="docs-Roboto" w:hAnsi="docs-Roboto"/>
                <w:color w:val="202124"/>
                <w:shd w:val="clear" w:color="auto" w:fill="F8F9FA"/>
              </w:rPr>
            </w:pPr>
          </w:p>
        </w:tc>
      </w:tr>
      <w:tr w:rsidR="00A845C0" w14:paraId="00FD0D2A" w14:textId="77777777" w:rsidTr="00EB5B6C">
        <w:tc>
          <w:tcPr>
            <w:tcW w:w="9350" w:type="dxa"/>
            <w:gridSpan w:val="2"/>
          </w:tcPr>
          <w:p w14:paraId="733630DA" w14:textId="4A1C1FF8" w:rsidR="00A845C0" w:rsidRDefault="00A845C0" w:rsidP="0055092D">
            <w:pPr>
              <w:spacing w:line="360" w:lineRule="auto"/>
              <w:rPr>
                <w:rFonts w:ascii="docs-Roboto" w:hAnsi="docs-Roboto"/>
                <w:color w:val="202124"/>
                <w:shd w:val="clear" w:color="auto" w:fill="F8F9FA"/>
              </w:rPr>
            </w:pPr>
            <w:r>
              <w:rPr>
                <w:b/>
                <w:bCs/>
              </w:rPr>
              <w:t>Observation</w:t>
            </w:r>
          </w:p>
        </w:tc>
      </w:tr>
      <w:tr w:rsidR="00A845C0" w14:paraId="1714E7D6" w14:textId="77777777" w:rsidTr="000F4E7C">
        <w:tc>
          <w:tcPr>
            <w:tcW w:w="9350" w:type="dxa"/>
            <w:gridSpan w:val="2"/>
          </w:tcPr>
          <w:p w14:paraId="0E636B37" w14:textId="56B55C2F" w:rsidR="00A845C0" w:rsidRDefault="00A845C0" w:rsidP="0055092D">
            <w:pPr>
              <w:spacing w:line="360" w:lineRule="auto"/>
              <w:rPr>
                <w:rFonts w:ascii="docs-Roboto" w:hAnsi="docs-Roboto"/>
                <w:color w:val="202124"/>
                <w:shd w:val="clear" w:color="auto" w:fill="F8F9FA"/>
              </w:rPr>
            </w:pPr>
            <w:r>
              <w:rPr>
                <w:b/>
                <w:bCs/>
              </w:rPr>
              <w:t>Conclusion</w:t>
            </w:r>
          </w:p>
        </w:tc>
      </w:tr>
      <w:tr w:rsidR="0070746A" w14:paraId="52F51891" w14:textId="77777777" w:rsidTr="008277C0">
        <w:tc>
          <w:tcPr>
            <w:tcW w:w="1975" w:type="dxa"/>
          </w:tcPr>
          <w:p w14:paraId="5A4DB1FC" w14:textId="0667EFFE" w:rsidR="0070746A" w:rsidRPr="008277C0" w:rsidRDefault="00A845C0" w:rsidP="0055092D">
            <w:pPr>
              <w:spacing w:line="360" w:lineRule="auto"/>
              <w:rPr>
                <w:b/>
                <w:bCs/>
              </w:rPr>
            </w:pPr>
            <w:r>
              <w:rPr>
                <w:b/>
                <w:bCs/>
              </w:rPr>
              <w:t>Question</w:t>
            </w:r>
          </w:p>
        </w:tc>
        <w:tc>
          <w:tcPr>
            <w:tcW w:w="7375" w:type="dxa"/>
          </w:tcPr>
          <w:p w14:paraId="0D3DE7AE" w14:textId="77777777" w:rsidR="0070746A" w:rsidRDefault="0070746A" w:rsidP="0055092D">
            <w:pPr>
              <w:spacing w:line="360" w:lineRule="auto"/>
              <w:rPr>
                <w:rFonts w:ascii="docs-Roboto" w:hAnsi="docs-Roboto"/>
                <w:color w:val="202124"/>
                <w:shd w:val="clear" w:color="auto" w:fill="F8F9FA"/>
              </w:rPr>
            </w:pPr>
            <w:r>
              <w:rPr>
                <w:rFonts w:ascii="docs-Roboto" w:hAnsi="docs-Roboto"/>
                <w:color w:val="202124"/>
                <w:shd w:val="clear" w:color="auto" w:fill="F8F9FA"/>
              </w:rPr>
              <w:t>Could you identify the plant to which the above shown leaf image belongs to?</w:t>
            </w:r>
          </w:p>
          <w:p w14:paraId="71B1F446" w14:textId="77777777" w:rsidR="0070746A" w:rsidRDefault="0070746A" w:rsidP="0055092D">
            <w:pPr>
              <w:spacing w:line="360" w:lineRule="auto"/>
              <w:rPr>
                <w:rFonts w:ascii="docs-Roboto" w:hAnsi="docs-Roboto"/>
                <w:color w:val="202124"/>
                <w:shd w:val="clear" w:color="auto" w:fill="F8F9FA"/>
              </w:rPr>
            </w:pPr>
          </w:p>
        </w:tc>
      </w:tr>
      <w:tr w:rsidR="0070746A" w14:paraId="02071F0B" w14:textId="77777777" w:rsidTr="008277C0">
        <w:tc>
          <w:tcPr>
            <w:tcW w:w="1975" w:type="dxa"/>
          </w:tcPr>
          <w:p w14:paraId="153E5F04" w14:textId="27161FE1" w:rsidR="0070746A" w:rsidRPr="008277C0" w:rsidRDefault="00A845C0" w:rsidP="0055092D">
            <w:pPr>
              <w:spacing w:line="360" w:lineRule="auto"/>
              <w:rPr>
                <w:b/>
                <w:bCs/>
              </w:rPr>
            </w:pPr>
            <w:r>
              <w:rPr>
                <w:b/>
                <w:bCs/>
              </w:rPr>
              <w:t>Aim of the Question</w:t>
            </w:r>
          </w:p>
        </w:tc>
        <w:tc>
          <w:tcPr>
            <w:tcW w:w="7375" w:type="dxa"/>
          </w:tcPr>
          <w:p w14:paraId="14CFC6B7" w14:textId="77777777" w:rsidR="0070746A" w:rsidRDefault="0070746A" w:rsidP="0055092D">
            <w:pPr>
              <w:spacing w:line="360" w:lineRule="auto"/>
              <w:rPr>
                <w:rFonts w:ascii="docs-Roboto" w:hAnsi="docs-Roboto"/>
                <w:color w:val="202124"/>
                <w:shd w:val="clear" w:color="auto" w:fill="F8F9FA"/>
              </w:rPr>
            </w:pPr>
          </w:p>
        </w:tc>
      </w:tr>
      <w:tr w:rsidR="00A845C0" w14:paraId="572E5FEC" w14:textId="77777777" w:rsidTr="005D60AE">
        <w:tc>
          <w:tcPr>
            <w:tcW w:w="9350" w:type="dxa"/>
            <w:gridSpan w:val="2"/>
          </w:tcPr>
          <w:p w14:paraId="3A868F25" w14:textId="53B77F60" w:rsidR="00A845C0" w:rsidRDefault="00A845C0" w:rsidP="0055092D">
            <w:pPr>
              <w:spacing w:line="360" w:lineRule="auto"/>
              <w:rPr>
                <w:rFonts w:ascii="docs-Roboto" w:hAnsi="docs-Roboto"/>
                <w:color w:val="202124"/>
                <w:shd w:val="clear" w:color="auto" w:fill="F8F9FA"/>
              </w:rPr>
            </w:pPr>
            <w:r>
              <w:rPr>
                <w:b/>
                <w:bCs/>
              </w:rPr>
              <w:lastRenderedPageBreak/>
              <w:t>Observation</w:t>
            </w:r>
          </w:p>
        </w:tc>
      </w:tr>
      <w:tr w:rsidR="00A845C0" w14:paraId="3DC7381E" w14:textId="77777777" w:rsidTr="00807AFE">
        <w:tc>
          <w:tcPr>
            <w:tcW w:w="9350" w:type="dxa"/>
            <w:gridSpan w:val="2"/>
          </w:tcPr>
          <w:p w14:paraId="03C5291F" w14:textId="0B437DFA" w:rsidR="00A845C0" w:rsidRDefault="00A845C0" w:rsidP="0055092D">
            <w:pPr>
              <w:spacing w:line="360" w:lineRule="auto"/>
              <w:rPr>
                <w:rFonts w:ascii="docs-Roboto" w:hAnsi="docs-Roboto"/>
                <w:color w:val="202124"/>
                <w:shd w:val="clear" w:color="auto" w:fill="F8F9FA"/>
              </w:rPr>
            </w:pPr>
            <w:r>
              <w:rPr>
                <w:b/>
                <w:bCs/>
              </w:rPr>
              <w:t>Conclusion</w:t>
            </w:r>
          </w:p>
        </w:tc>
      </w:tr>
      <w:tr w:rsidR="0070746A" w14:paraId="1DA74EFF" w14:textId="77777777" w:rsidTr="008277C0">
        <w:tc>
          <w:tcPr>
            <w:tcW w:w="1975" w:type="dxa"/>
          </w:tcPr>
          <w:p w14:paraId="7AB89915" w14:textId="511837DA" w:rsidR="0070746A" w:rsidRPr="008277C0" w:rsidRDefault="00A845C0" w:rsidP="0055092D">
            <w:pPr>
              <w:spacing w:line="360" w:lineRule="auto"/>
              <w:rPr>
                <w:b/>
                <w:bCs/>
              </w:rPr>
            </w:pPr>
            <w:r>
              <w:rPr>
                <w:b/>
                <w:bCs/>
              </w:rPr>
              <w:t>Question</w:t>
            </w:r>
          </w:p>
        </w:tc>
        <w:tc>
          <w:tcPr>
            <w:tcW w:w="7375" w:type="dxa"/>
          </w:tcPr>
          <w:p w14:paraId="60D3A7D7" w14:textId="77777777" w:rsidR="00701632" w:rsidRDefault="00701632" w:rsidP="0055092D">
            <w:pPr>
              <w:spacing w:line="360" w:lineRule="auto"/>
              <w:rPr>
                <w:rFonts w:ascii="docs-Roboto" w:hAnsi="docs-Roboto"/>
                <w:color w:val="202124"/>
                <w:shd w:val="clear" w:color="auto" w:fill="F8F9FA"/>
              </w:rPr>
            </w:pPr>
            <w:r>
              <w:rPr>
                <w:rFonts w:ascii="docs-Roboto" w:hAnsi="docs-Roboto"/>
                <w:color w:val="202124"/>
                <w:shd w:val="clear" w:color="auto" w:fill="F8F9FA"/>
              </w:rPr>
              <w:t>If there were Ayurvedic medicinal plants in your home gardens, would you preserve them?</w:t>
            </w:r>
          </w:p>
          <w:p w14:paraId="16D5A854" w14:textId="77777777" w:rsidR="0070746A" w:rsidRDefault="0070746A" w:rsidP="0055092D">
            <w:pPr>
              <w:spacing w:line="360" w:lineRule="auto"/>
              <w:rPr>
                <w:rFonts w:ascii="docs-Roboto" w:hAnsi="docs-Roboto"/>
                <w:color w:val="202124"/>
                <w:shd w:val="clear" w:color="auto" w:fill="F8F9FA"/>
              </w:rPr>
            </w:pPr>
          </w:p>
        </w:tc>
      </w:tr>
      <w:tr w:rsidR="00701632" w14:paraId="1453AAB9" w14:textId="77777777" w:rsidTr="008277C0">
        <w:tc>
          <w:tcPr>
            <w:tcW w:w="1975" w:type="dxa"/>
          </w:tcPr>
          <w:p w14:paraId="1F959CCD" w14:textId="470A6945" w:rsidR="00701632" w:rsidRPr="008277C0" w:rsidRDefault="00A845C0" w:rsidP="0055092D">
            <w:pPr>
              <w:spacing w:line="360" w:lineRule="auto"/>
              <w:rPr>
                <w:b/>
                <w:bCs/>
              </w:rPr>
            </w:pPr>
            <w:r>
              <w:rPr>
                <w:b/>
                <w:bCs/>
              </w:rPr>
              <w:t>Aim of the Question</w:t>
            </w:r>
          </w:p>
        </w:tc>
        <w:tc>
          <w:tcPr>
            <w:tcW w:w="7375" w:type="dxa"/>
          </w:tcPr>
          <w:p w14:paraId="49AD3193" w14:textId="77777777" w:rsidR="00701632" w:rsidRDefault="00701632" w:rsidP="0055092D">
            <w:pPr>
              <w:spacing w:line="360" w:lineRule="auto"/>
              <w:rPr>
                <w:rFonts w:ascii="docs-Roboto" w:hAnsi="docs-Roboto"/>
                <w:color w:val="202124"/>
                <w:shd w:val="clear" w:color="auto" w:fill="F8F9FA"/>
              </w:rPr>
            </w:pPr>
          </w:p>
        </w:tc>
      </w:tr>
      <w:tr w:rsidR="00A845C0" w14:paraId="042783CE" w14:textId="77777777" w:rsidTr="00F156D2">
        <w:tc>
          <w:tcPr>
            <w:tcW w:w="9350" w:type="dxa"/>
            <w:gridSpan w:val="2"/>
          </w:tcPr>
          <w:p w14:paraId="62F8F6F8" w14:textId="3094B85A" w:rsidR="00A845C0" w:rsidRDefault="00A845C0" w:rsidP="0055092D">
            <w:pPr>
              <w:spacing w:line="360" w:lineRule="auto"/>
              <w:rPr>
                <w:rFonts w:ascii="docs-Roboto" w:hAnsi="docs-Roboto"/>
                <w:color w:val="202124"/>
                <w:shd w:val="clear" w:color="auto" w:fill="F8F9FA"/>
              </w:rPr>
            </w:pPr>
            <w:r>
              <w:rPr>
                <w:b/>
                <w:bCs/>
              </w:rPr>
              <w:t>Observation</w:t>
            </w:r>
          </w:p>
        </w:tc>
      </w:tr>
      <w:tr w:rsidR="00A845C0" w14:paraId="2403AEDF" w14:textId="77777777" w:rsidTr="00440859">
        <w:tc>
          <w:tcPr>
            <w:tcW w:w="9350" w:type="dxa"/>
            <w:gridSpan w:val="2"/>
          </w:tcPr>
          <w:p w14:paraId="2E418E7A" w14:textId="7E441550" w:rsidR="00A845C0" w:rsidRDefault="00A845C0" w:rsidP="0055092D">
            <w:pPr>
              <w:spacing w:line="360" w:lineRule="auto"/>
              <w:rPr>
                <w:rFonts w:ascii="docs-Roboto" w:hAnsi="docs-Roboto"/>
                <w:color w:val="202124"/>
                <w:shd w:val="clear" w:color="auto" w:fill="F8F9FA"/>
              </w:rPr>
            </w:pPr>
            <w:r>
              <w:rPr>
                <w:b/>
                <w:bCs/>
              </w:rPr>
              <w:t>Conclusion</w:t>
            </w:r>
          </w:p>
        </w:tc>
      </w:tr>
      <w:tr w:rsidR="00701632" w14:paraId="7361268F" w14:textId="77777777" w:rsidTr="008277C0">
        <w:tc>
          <w:tcPr>
            <w:tcW w:w="1975" w:type="dxa"/>
          </w:tcPr>
          <w:p w14:paraId="0EF40343" w14:textId="0EA57722" w:rsidR="00701632" w:rsidRPr="008277C0" w:rsidRDefault="00A845C0" w:rsidP="0055092D">
            <w:pPr>
              <w:spacing w:line="360" w:lineRule="auto"/>
              <w:rPr>
                <w:b/>
                <w:bCs/>
              </w:rPr>
            </w:pPr>
            <w:r>
              <w:rPr>
                <w:b/>
                <w:bCs/>
              </w:rPr>
              <w:t>Question</w:t>
            </w:r>
          </w:p>
        </w:tc>
        <w:tc>
          <w:tcPr>
            <w:tcW w:w="7375" w:type="dxa"/>
          </w:tcPr>
          <w:p w14:paraId="160A6897" w14:textId="77777777" w:rsidR="00701632" w:rsidRDefault="00701632" w:rsidP="0055092D">
            <w:pPr>
              <w:spacing w:line="360" w:lineRule="auto"/>
              <w:rPr>
                <w:rFonts w:ascii="docs-Roboto" w:hAnsi="docs-Roboto"/>
                <w:color w:val="202124"/>
                <w:shd w:val="clear" w:color="auto" w:fill="F8F9FA"/>
              </w:rPr>
            </w:pPr>
            <w:r>
              <w:rPr>
                <w:rFonts w:ascii="docs-Roboto" w:hAnsi="docs-Roboto"/>
                <w:color w:val="202124"/>
                <w:shd w:val="clear" w:color="auto" w:fill="F8F9FA"/>
              </w:rPr>
              <w:t>Have you ever heard of a system that could recognize Ayurvedic plant leaves while in their natural environment?</w:t>
            </w:r>
          </w:p>
          <w:p w14:paraId="422DD56A" w14:textId="77777777" w:rsidR="00701632" w:rsidRDefault="00701632" w:rsidP="0055092D">
            <w:pPr>
              <w:spacing w:line="360" w:lineRule="auto"/>
              <w:rPr>
                <w:rFonts w:ascii="docs-Roboto" w:hAnsi="docs-Roboto"/>
                <w:color w:val="202124"/>
                <w:shd w:val="clear" w:color="auto" w:fill="F8F9FA"/>
              </w:rPr>
            </w:pPr>
          </w:p>
        </w:tc>
      </w:tr>
      <w:tr w:rsidR="00701632" w14:paraId="46045BFC" w14:textId="77777777" w:rsidTr="008277C0">
        <w:tc>
          <w:tcPr>
            <w:tcW w:w="1975" w:type="dxa"/>
          </w:tcPr>
          <w:p w14:paraId="6808BF39" w14:textId="3EF1C90E" w:rsidR="00701632" w:rsidRPr="008277C0" w:rsidRDefault="00A845C0" w:rsidP="0055092D">
            <w:pPr>
              <w:spacing w:line="360" w:lineRule="auto"/>
              <w:rPr>
                <w:b/>
                <w:bCs/>
              </w:rPr>
            </w:pPr>
            <w:r>
              <w:rPr>
                <w:b/>
                <w:bCs/>
              </w:rPr>
              <w:t>Aim of the Question</w:t>
            </w:r>
          </w:p>
        </w:tc>
        <w:tc>
          <w:tcPr>
            <w:tcW w:w="7375" w:type="dxa"/>
          </w:tcPr>
          <w:p w14:paraId="329CD782" w14:textId="77777777" w:rsidR="00701632" w:rsidRDefault="00701632" w:rsidP="0055092D">
            <w:pPr>
              <w:spacing w:line="360" w:lineRule="auto"/>
              <w:rPr>
                <w:rFonts w:ascii="docs-Roboto" w:hAnsi="docs-Roboto"/>
                <w:color w:val="202124"/>
                <w:shd w:val="clear" w:color="auto" w:fill="F8F9FA"/>
              </w:rPr>
            </w:pPr>
          </w:p>
        </w:tc>
      </w:tr>
      <w:tr w:rsidR="00A845C0" w14:paraId="234425D2" w14:textId="77777777" w:rsidTr="00CE7533">
        <w:tc>
          <w:tcPr>
            <w:tcW w:w="9350" w:type="dxa"/>
            <w:gridSpan w:val="2"/>
          </w:tcPr>
          <w:p w14:paraId="45492CB0" w14:textId="05D1E5E6" w:rsidR="00A845C0" w:rsidRDefault="00A845C0" w:rsidP="0055092D">
            <w:pPr>
              <w:spacing w:line="360" w:lineRule="auto"/>
              <w:rPr>
                <w:rFonts w:ascii="docs-Roboto" w:hAnsi="docs-Roboto"/>
                <w:color w:val="202124"/>
                <w:shd w:val="clear" w:color="auto" w:fill="F8F9FA"/>
              </w:rPr>
            </w:pPr>
            <w:r>
              <w:rPr>
                <w:b/>
                <w:bCs/>
              </w:rPr>
              <w:t>Observation</w:t>
            </w:r>
          </w:p>
        </w:tc>
      </w:tr>
      <w:tr w:rsidR="00A845C0" w14:paraId="722C3729" w14:textId="77777777" w:rsidTr="00244482">
        <w:tc>
          <w:tcPr>
            <w:tcW w:w="9350" w:type="dxa"/>
            <w:gridSpan w:val="2"/>
          </w:tcPr>
          <w:p w14:paraId="1D341592" w14:textId="56BB57B2" w:rsidR="00A845C0" w:rsidRDefault="00A845C0" w:rsidP="0055092D">
            <w:pPr>
              <w:spacing w:line="360" w:lineRule="auto"/>
              <w:rPr>
                <w:rFonts w:ascii="docs-Roboto" w:hAnsi="docs-Roboto"/>
                <w:color w:val="202124"/>
                <w:shd w:val="clear" w:color="auto" w:fill="F8F9FA"/>
              </w:rPr>
            </w:pPr>
            <w:r>
              <w:rPr>
                <w:b/>
                <w:bCs/>
              </w:rPr>
              <w:t>Conclusion</w:t>
            </w:r>
          </w:p>
        </w:tc>
      </w:tr>
      <w:tr w:rsidR="00701632" w14:paraId="24183027" w14:textId="77777777" w:rsidTr="008277C0">
        <w:tc>
          <w:tcPr>
            <w:tcW w:w="1975" w:type="dxa"/>
          </w:tcPr>
          <w:p w14:paraId="2F344BA4" w14:textId="3F65450E" w:rsidR="00701632" w:rsidRPr="008277C0" w:rsidRDefault="00A845C0" w:rsidP="0055092D">
            <w:pPr>
              <w:spacing w:line="360" w:lineRule="auto"/>
              <w:rPr>
                <w:b/>
                <w:bCs/>
              </w:rPr>
            </w:pPr>
            <w:r>
              <w:rPr>
                <w:b/>
                <w:bCs/>
              </w:rPr>
              <w:t>Question</w:t>
            </w:r>
          </w:p>
        </w:tc>
        <w:tc>
          <w:tcPr>
            <w:tcW w:w="7375" w:type="dxa"/>
          </w:tcPr>
          <w:p w14:paraId="1E293974" w14:textId="77777777" w:rsidR="00701632" w:rsidRPr="00DA3462" w:rsidRDefault="00701632" w:rsidP="0055092D">
            <w:pPr>
              <w:spacing w:line="360" w:lineRule="auto"/>
            </w:pPr>
            <w:r>
              <w:rPr>
                <w:rFonts w:ascii="docs-Roboto" w:hAnsi="docs-Roboto"/>
                <w:color w:val="202124"/>
                <w:shd w:val="clear" w:color="auto" w:fill="F8F9FA"/>
              </w:rPr>
              <w:t>Do you believe that a system that could recognize Ayurvedic medicinal plants and display their properties while in their natural background would be useful?</w:t>
            </w:r>
          </w:p>
          <w:p w14:paraId="04469D96" w14:textId="77777777" w:rsidR="00701632" w:rsidRDefault="00701632" w:rsidP="0055092D">
            <w:pPr>
              <w:spacing w:line="360" w:lineRule="auto"/>
              <w:rPr>
                <w:rFonts w:ascii="docs-Roboto" w:hAnsi="docs-Roboto"/>
                <w:color w:val="202124"/>
                <w:shd w:val="clear" w:color="auto" w:fill="F8F9FA"/>
              </w:rPr>
            </w:pPr>
          </w:p>
        </w:tc>
      </w:tr>
      <w:tr w:rsidR="00A845C0" w14:paraId="5A6E3815" w14:textId="77777777" w:rsidTr="008277C0">
        <w:tc>
          <w:tcPr>
            <w:tcW w:w="1975" w:type="dxa"/>
          </w:tcPr>
          <w:p w14:paraId="2A9161DA" w14:textId="589A6B81" w:rsidR="00A845C0" w:rsidRDefault="00A845C0" w:rsidP="0055092D">
            <w:pPr>
              <w:spacing w:line="360" w:lineRule="auto"/>
              <w:rPr>
                <w:b/>
                <w:bCs/>
              </w:rPr>
            </w:pPr>
            <w:r>
              <w:rPr>
                <w:b/>
                <w:bCs/>
              </w:rPr>
              <w:t>Aim of the Question</w:t>
            </w:r>
          </w:p>
        </w:tc>
        <w:tc>
          <w:tcPr>
            <w:tcW w:w="7375" w:type="dxa"/>
          </w:tcPr>
          <w:p w14:paraId="2663B6F2" w14:textId="77777777" w:rsidR="00A845C0" w:rsidRDefault="00A845C0" w:rsidP="0055092D">
            <w:pPr>
              <w:spacing w:line="360" w:lineRule="auto"/>
              <w:rPr>
                <w:rFonts w:ascii="docs-Roboto" w:hAnsi="docs-Roboto"/>
                <w:color w:val="202124"/>
                <w:shd w:val="clear" w:color="auto" w:fill="F8F9FA"/>
              </w:rPr>
            </w:pPr>
          </w:p>
        </w:tc>
      </w:tr>
      <w:tr w:rsidR="00633C29" w14:paraId="4BE91423" w14:textId="77777777" w:rsidTr="009E0B54">
        <w:tc>
          <w:tcPr>
            <w:tcW w:w="9350" w:type="dxa"/>
            <w:gridSpan w:val="2"/>
          </w:tcPr>
          <w:p w14:paraId="7A348541" w14:textId="759D16DC" w:rsidR="00633C29" w:rsidRDefault="00633C29" w:rsidP="0055092D">
            <w:pPr>
              <w:spacing w:line="360" w:lineRule="auto"/>
              <w:rPr>
                <w:rFonts w:ascii="docs-Roboto" w:hAnsi="docs-Roboto"/>
                <w:color w:val="202124"/>
                <w:shd w:val="clear" w:color="auto" w:fill="F8F9FA"/>
              </w:rPr>
            </w:pPr>
            <w:r>
              <w:rPr>
                <w:b/>
                <w:bCs/>
              </w:rPr>
              <w:t>Observation</w:t>
            </w:r>
          </w:p>
        </w:tc>
      </w:tr>
      <w:tr w:rsidR="00633C29" w14:paraId="0FAC6597" w14:textId="77777777" w:rsidTr="00B75B33">
        <w:tc>
          <w:tcPr>
            <w:tcW w:w="9350" w:type="dxa"/>
            <w:gridSpan w:val="2"/>
          </w:tcPr>
          <w:p w14:paraId="1663D9EF" w14:textId="37FA322D" w:rsidR="00633C29" w:rsidRDefault="00633C29" w:rsidP="0055092D">
            <w:pPr>
              <w:spacing w:line="360" w:lineRule="auto"/>
              <w:rPr>
                <w:rFonts w:ascii="docs-Roboto" w:hAnsi="docs-Roboto"/>
                <w:color w:val="202124"/>
                <w:shd w:val="clear" w:color="auto" w:fill="F8F9FA"/>
              </w:rPr>
            </w:pPr>
            <w:r>
              <w:rPr>
                <w:b/>
                <w:bCs/>
              </w:rPr>
              <w:t>Conclusion</w:t>
            </w:r>
          </w:p>
        </w:tc>
      </w:tr>
    </w:tbl>
    <w:p w14:paraId="11C06B1B" w14:textId="570287D2"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77777777" w:rsidR="00DA3462" w:rsidRDefault="00DA3462" w:rsidP="00DA3462"/>
    <w:p w14:paraId="0C65FFF7" w14:textId="77777777" w:rsidR="00DA3462" w:rsidRDefault="00DA3462" w:rsidP="00DA3462"/>
    <w:p w14:paraId="299D89CC" w14:textId="77777777" w:rsidR="00DA3462" w:rsidRPr="00DA3462" w:rsidRDefault="00DA3462" w:rsidP="00DA3462"/>
    <w:p w14:paraId="6DA8D020" w14:textId="77777777" w:rsidR="00717BD1" w:rsidRPr="00717BD1" w:rsidRDefault="00717BD1" w:rsidP="00717BD1">
      <w:pPr>
        <w:pStyle w:val="Heading3"/>
        <w:rPr>
          <w:rFonts w:ascii="Times New Roman" w:hAnsi="Times New Roman" w:cs="Times New Roman"/>
          <w:b/>
          <w:bCs/>
          <w:color w:val="auto"/>
        </w:rPr>
      </w:pP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p w14:paraId="627A1F8F" w14:textId="77777777" w:rsidR="00717BD1" w:rsidRPr="00717BD1" w:rsidRDefault="00717BD1" w:rsidP="00717BD1">
      <w:pPr>
        <w:pStyle w:val="Heading2"/>
        <w:rPr>
          <w:b/>
          <w:bCs/>
        </w:rPr>
      </w:pPr>
    </w:p>
    <w:p w14:paraId="4931E79F" w14:textId="5B2EDB01"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730CBB20" w14:textId="1E7EE6D2"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7 Use Case Diagram</w:t>
      </w:r>
    </w:p>
    <w:p w14:paraId="48B9EFD1" w14:textId="5AC1CBB9"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9FE5883" w14:textId="6DCE9B5A" w:rsidR="00954301" w:rsidRPr="00DA3462" w:rsidRDefault="00AB3B33" w:rsidP="00717BD1">
      <w:pPr>
        <w:pStyle w:val="Heading2"/>
        <w:rPr>
          <w:rFonts w:ascii="Times New Roman" w:hAnsi="Times New Roman" w:cs="Times New Roman"/>
          <w:b/>
          <w:bCs/>
        </w:rPr>
      </w:pPr>
      <w:r w:rsidRPr="00DA3462">
        <w:rPr>
          <w:rFonts w:ascii="Times New Roman" w:hAnsi="Times New Roman" w:cs="Times New Roman"/>
          <w:b/>
          <w:bCs/>
          <w:color w:val="000000"/>
        </w:rPr>
        <w:t xml:space="preserve">2.9 Requirements </w:t>
      </w:r>
    </w:p>
    <w:p w14:paraId="06037FAF" w14:textId="3D9417A3" w:rsidR="009B2D43" w:rsidRPr="00DA3462"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p w14:paraId="5867791E" w14:textId="48BB4729" w:rsidR="00D279A5" w:rsidRPr="00DA3462"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7BC51C59" w14:textId="77777777" w:rsidR="009B2D43" w:rsidRDefault="009B2D43" w:rsidP="00C57967"/>
    <w:p w14:paraId="7410B1A6" w14:textId="77777777" w:rsidR="009B2D43" w:rsidRDefault="009B2D43" w:rsidP="00C57967"/>
    <w:p w14:paraId="186C5740" w14:textId="77777777" w:rsidR="009B2D43" w:rsidRPr="00C57967" w:rsidRDefault="009B2D43" w:rsidP="00C57967"/>
    <w:p w14:paraId="3F179952" w14:textId="77777777" w:rsidR="00E5379B" w:rsidRPr="00E5379B" w:rsidRDefault="00E5379B" w:rsidP="00E5379B">
      <w:pPr>
        <w:spacing w:after="0" w:line="240" w:lineRule="auto"/>
        <w:rPr>
          <w:rFonts w:ascii="Times New Roman" w:eastAsia="Times New Roman" w:hAnsi="Times New Roman" w:cs="Times New Roman"/>
          <w:color w:val="000000"/>
          <w:sz w:val="24"/>
          <w:szCs w:val="24"/>
        </w:rPr>
      </w:pPr>
    </w:p>
    <w:p w14:paraId="0761AA9F" w14:textId="5E01A813"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CHAPTER 03: DESIGN</w:t>
      </w:r>
    </w:p>
    <w:p w14:paraId="48DB4258"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E8D06BB" w14:textId="28DF4BAF"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3</w:t>
      </w:r>
      <w:r w:rsidR="00E5379B" w:rsidRPr="00E5379B">
        <w:rPr>
          <w:rFonts w:ascii="Times New Roman" w:eastAsia="Times New Roman" w:hAnsi="Times New Roman" w:cs="Times New Roman"/>
          <w:b/>
          <w:bCs/>
          <w:color w:val="000000"/>
          <w:sz w:val="24"/>
          <w:szCs w:val="24"/>
        </w:rPr>
        <w:t>.1. Chapter Overview</w:t>
      </w:r>
    </w:p>
    <w:p w14:paraId="234808D4"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D877F24" w14:textId="27A719AA" w:rsidR="00E5379B" w:rsidRPr="00E5379B" w:rsidRDefault="00380463"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2 Design Goals</w:t>
      </w:r>
    </w:p>
    <w:p w14:paraId="72253E8C" w14:textId="16F76266" w:rsidR="00E5379B" w:rsidRPr="00E5379B" w:rsidRDefault="00793A37"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3 System Architecture Design</w:t>
      </w:r>
    </w:p>
    <w:p w14:paraId="19DD8316" w14:textId="77777777" w:rsidR="00E5379B" w:rsidRPr="00E5379B" w:rsidRDefault="00E5379B" w:rsidP="00E5379B">
      <w:pPr>
        <w:ind w:firstLine="720"/>
        <w:rPr>
          <w:rFonts w:ascii="Times New Roman" w:hAnsi="Times New Roman" w:cs="Times New Roman"/>
          <w:b/>
          <w:bCs/>
        </w:rPr>
      </w:pPr>
      <w:proofErr w:type="gramStart"/>
      <w:r w:rsidRPr="00E5379B">
        <w:rPr>
          <w:rFonts w:ascii="Times New Roman" w:hAnsi="Times New Roman" w:cs="Times New Roman"/>
          <w:b/>
          <w:bCs/>
        </w:rPr>
        <w:t>5.3.1 Tiered</w:t>
      </w:r>
      <w:proofErr w:type="gramEnd"/>
      <w:r w:rsidRPr="00E5379B">
        <w:rPr>
          <w:rFonts w:ascii="Times New Roman" w:hAnsi="Times New Roman" w:cs="Times New Roman"/>
          <w:b/>
          <w:bCs/>
        </w:rPr>
        <w:t xml:space="preserve"> Architecture – three different processes connected </w:t>
      </w:r>
    </w:p>
    <w:p w14:paraId="61FAB124"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1 Presentation Tier</w:t>
      </w:r>
    </w:p>
    <w:p w14:paraId="696A9D39"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2 Logic Tier</w:t>
      </w:r>
    </w:p>
    <w:p w14:paraId="3A1E8A2B"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3 Data Tier</w:t>
      </w:r>
    </w:p>
    <w:p w14:paraId="40A77421"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4 Component Design</w:t>
      </w:r>
    </w:p>
    <w:p w14:paraId="731EEE07"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5 System Design</w:t>
      </w:r>
    </w:p>
    <w:p w14:paraId="049E6CCC"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 xml:space="preserve">             OOAD</w:t>
      </w:r>
    </w:p>
    <w:p w14:paraId="4CC0711A"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1 Class Diagram</w:t>
      </w:r>
    </w:p>
    <w:p w14:paraId="0DBFC59E"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2 Sequence Diagram</w:t>
      </w:r>
    </w:p>
    <w:p w14:paraId="110D09B4"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3 DL Model Design</w:t>
      </w:r>
    </w:p>
    <w:p w14:paraId="3C3A06EC"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4 Process Flowchart</w:t>
      </w:r>
    </w:p>
    <w:p w14:paraId="19285EFB"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5 UI Design</w:t>
      </w:r>
    </w:p>
    <w:p w14:paraId="29026DEA" w14:textId="6F5E6F2B" w:rsidR="00E5379B" w:rsidRDefault="00E5379B" w:rsidP="00884517">
      <w:pPr>
        <w:ind w:left="1440"/>
        <w:rPr>
          <w:rFonts w:ascii="Times New Roman" w:hAnsi="Times New Roman" w:cs="Times New Roman"/>
          <w:b/>
          <w:bCs/>
        </w:rPr>
      </w:pPr>
      <w:r w:rsidRPr="00E5379B">
        <w:rPr>
          <w:rFonts w:ascii="Times New Roman" w:hAnsi="Times New Roman" w:cs="Times New Roman"/>
          <w:b/>
          <w:bCs/>
        </w:rPr>
        <w:lastRenderedPageBreak/>
        <w:t>5.5.5.2 High Level Architecture</w:t>
      </w:r>
    </w:p>
    <w:p w14:paraId="6A3DC041" w14:textId="13800FF6" w:rsidR="00884517" w:rsidRPr="00E5379B" w:rsidRDefault="00884517" w:rsidP="00884517">
      <w:pPr>
        <w:ind w:left="1440"/>
        <w:rPr>
          <w:rFonts w:ascii="Times New Roman" w:hAnsi="Times New Roman" w:cs="Times New Roman"/>
          <w:b/>
          <w:bCs/>
        </w:rPr>
      </w:pPr>
    </w:p>
    <w:p w14:paraId="5D3F7DA0"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6 Chapter Summary</w:t>
      </w:r>
    </w:p>
    <w:p w14:paraId="00C3834C" w14:textId="77777777" w:rsidR="00806F7B" w:rsidRDefault="00806F7B" w:rsidP="0066076B">
      <w:pPr>
        <w:spacing w:line="360" w:lineRule="auto"/>
        <w:rPr>
          <w:rFonts w:ascii="Times New Roman" w:hAnsi="Times New Roman" w:cs="Times New Roman"/>
          <w:b/>
          <w:bCs/>
          <w:sz w:val="24"/>
          <w:szCs w:val="24"/>
        </w:rPr>
      </w:pPr>
    </w:p>
    <w:p w14:paraId="32094F79" w14:textId="0F673892" w:rsidR="00806F7B"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2E61663D" w14:textId="77777777" w:rsidR="0081553A" w:rsidRDefault="0081553A" w:rsidP="0066076B">
      <w:pPr>
        <w:spacing w:line="360" w:lineRule="auto"/>
        <w:rPr>
          <w:rFonts w:ascii="Times New Roman" w:hAnsi="Times New Roman" w:cs="Times New Roman"/>
          <w:b/>
          <w:bCs/>
          <w:sz w:val="24"/>
          <w:szCs w:val="24"/>
        </w:rPr>
      </w:pPr>
    </w:p>
    <w:p w14:paraId="1DF3424F" w14:textId="77777777" w:rsidR="0081553A" w:rsidRDefault="0081553A" w:rsidP="0066076B">
      <w:pPr>
        <w:spacing w:line="360" w:lineRule="auto"/>
        <w:rPr>
          <w:rFonts w:ascii="Times New Roman" w:hAnsi="Times New Roman" w:cs="Times New Roman"/>
          <w:b/>
          <w:bCs/>
          <w:sz w:val="24"/>
          <w:szCs w:val="24"/>
        </w:rPr>
      </w:pPr>
    </w:p>
    <w:p w14:paraId="7545F512" w14:textId="77777777" w:rsidR="0081553A" w:rsidRDefault="0081553A" w:rsidP="0066076B">
      <w:pPr>
        <w:spacing w:line="360" w:lineRule="auto"/>
        <w:rPr>
          <w:rFonts w:ascii="Times New Roman" w:hAnsi="Times New Roman" w:cs="Times New Roman"/>
          <w:b/>
          <w:bCs/>
          <w:sz w:val="24"/>
          <w:szCs w:val="24"/>
        </w:rPr>
      </w:pPr>
    </w:p>
    <w:p w14:paraId="490EB215" w14:textId="77777777" w:rsidR="0081553A" w:rsidRDefault="0081553A" w:rsidP="0066076B">
      <w:pPr>
        <w:spacing w:line="360" w:lineRule="auto"/>
        <w:rPr>
          <w:rFonts w:ascii="Times New Roman" w:hAnsi="Times New Roman" w:cs="Times New Roman"/>
          <w:b/>
          <w:bCs/>
          <w:sz w:val="24"/>
          <w:szCs w:val="24"/>
        </w:rPr>
      </w:pPr>
    </w:p>
    <w:p w14:paraId="55853DB4" w14:textId="77777777" w:rsidR="0081553A" w:rsidRDefault="0081553A" w:rsidP="0066076B">
      <w:pPr>
        <w:spacing w:line="360" w:lineRule="auto"/>
        <w:rPr>
          <w:rFonts w:ascii="Times New Roman" w:hAnsi="Times New Roman" w:cs="Times New Roman"/>
          <w:b/>
          <w:bCs/>
          <w:sz w:val="24"/>
          <w:szCs w:val="24"/>
        </w:rPr>
      </w:pPr>
    </w:p>
    <w:p w14:paraId="67FE1B2F" w14:textId="77777777" w:rsidR="0081553A" w:rsidRDefault="0081553A" w:rsidP="0066076B">
      <w:pPr>
        <w:spacing w:line="360" w:lineRule="auto"/>
        <w:rPr>
          <w:rFonts w:ascii="Times New Roman" w:hAnsi="Times New Roman" w:cs="Times New Roman"/>
          <w:b/>
          <w:bCs/>
          <w:sz w:val="24"/>
          <w:szCs w:val="24"/>
        </w:rPr>
      </w:pP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304F6534" w14:textId="5F8EEE62"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t>REFERENCES</w:t>
      </w:r>
    </w:p>
    <w:p w14:paraId="4EA62549" w14:textId="57D797F4"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lastRenderedPageBreak/>
        <w:t>Weragoda</w:t>
      </w:r>
      <w:proofErr w:type="spellEnd"/>
      <w:r w:rsidRPr="006D3D00">
        <w:rPr>
          <w:rFonts w:ascii="Times New Roman" w:hAnsi="Times New Roman" w:cs="Times New Roman"/>
          <w:sz w:val="24"/>
          <w:szCs w:val="24"/>
        </w:rPr>
        <w:t xml:space="preserve">, P.B. (1980). The traditional system of medicine in Sri Lanka. Journal of Ethnopharmacology, 2(1), pp.71–73.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Li, Y. (2022). Research and Application of Deep Learning in Image Recognition. [online] IEEE Xplore.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Vaswani, A., </w:t>
      </w:r>
      <w:proofErr w:type="spellStart"/>
      <w:r w:rsidRPr="006D3D00">
        <w:rPr>
          <w:rFonts w:ascii="Times New Roman" w:hAnsi="Times New Roman" w:cs="Times New Roman"/>
          <w:sz w:val="24"/>
          <w:szCs w:val="24"/>
        </w:rPr>
        <w:t>Shazeer</w:t>
      </w:r>
      <w:proofErr w:type="spellEnd"/>
      <w:r w:rsidRPr="006D3D00">
        <w:rPr>
          <w:rFonts w:ascii="Times New Roman" w:hAnsi="Times New Roman" w:cs="Times New Roman"/>
          <w:sz w:val="24"/>
          <w:szCs w:val="24"/>
        </w:rPr>
        <w:t xml:space="preserve">, N., Parmar, N., </w:t>
      </w:r>
      <w:proofErr w:type="spellStart"/>
      <w:r w:rsidRPr="006D3D00">
        <w:rPr>
          <w:rFonts w:ascii="Times New Roman" w:hAnsi="Times New Roman" w:cs="Times New Roman"/>
          <w:sz w:val="24"/>
          <w:szCs w:val="24"/>
        </w:rPr>
        <w:t>Uszkoreit</w:t>
      </w:r>
      <w:proofErr w:type="spellEnd"/>
      <w:r w:rsidRPr="006D3D00">
        <w:rPr>
          <w:rFonts w:ascii="Times New Roman" w:hAnsi="Times New Roman" w:cs="Times New Roman"/>
          <w:sz w:val="24"/>
          <w:szCs w:val="24"/>
        </w:rPr>
        <w:t xml:space="preserve">, J., Jones, L., Gomez, A.N., Kaiser, L. and </w:t>
      </w:r>
      <w:proofErr w:type="spellStart"/>
      <w:r w:rsidRPr="006D3D00">
        <w:rPr>
          <w:rFonts w:ascii="Times New Roman" w:hAnsi="Times New Roman" w:cs="Times New Roman"/>
          <w:sz w:val="24"/>
          <w:szCs w:val="24"/>
        </w:rPr>
        <w:t>Polosukhin</w:t>
      </w:r>
      <w:proofErr w:type="spellEnd"/>
      <w:r w:rsidRPr="006D3D00">
        <w:rPr>
          <w:rFonts w:ascii="Times New Roman" w:hAnsi="Times New Roman" w:cs="Times New Roman"/>
          <w:sz w:val="24"/>
          <w:szCs w:val="24"/>
        </w:rPr>
        <w:t>,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Pushpanathan</w:t>
      </w:r>
      <w:proofErr w:type="spellEnd"/>
      <w:r w:rsidRPr="006D3D00">
        <w:rPr>
          <w:rFonts w:ascii="Times New Roman" w:hAnsi="Times New Roman" w:cs="Times New Roman"/>
          <w:sz w:val="24"/>
          <w:szCs w:val="24"/>
        </w:rPr>
        <w:t xml:space="preserve">, K., Hanafi, M., </w:t>
      </w:r>
      <w:proofErr w:type="spellStart"/>
      <w:r w:rsidRPr="006D3D00">
        <w:rPr>
          <w:rFonts w:ascii="Times New Roman" w:hAnsi="Times New Roman" w:cs="Times New Roman"/>
          <w:sz w:val="24"/>
          <w:szCs w:val="24"/>
        </w:rPr>
        <w:t>Mashohor</w:t>
      </w:r>
      <w:proofErr w:type="spellEnd"/>
      <w:r w:rsidRPr="006D3D00">
        <w:rPr>
          <w:rFonts w:ascii="Times New Roman" w:hAnsi="Times New Roman" w:cs="Times New Roman"/>
          <w:sz w:val="24"/>
          <w:szCs w:val="24"/>
        </w:rPr>
        <w:t xml:space="preserve">, S., &amp; </w:t>
      </w:r>
      <w:proofErr w:type="spellStart"/>
      <w:r w:rsidRPr="006D3D00">
        <w:rPr>
          <w:rFonts w:ascii="Times New Roman" w:hAnsi="Times New Roman" w:cs="Times New Roman"/>
          <w:sz w:val="24"/>
          <w:szCs w:val="24"/>
        </w:rPr>
        <w:t>Fazlil</w:t>
      </w:r>
      <w:proofErr w:type="spellEnd"/>
      <w:r w:rsidRPr="006D3D00">
        <w:rPr>
          <w:rFonts w:ascii="Times New Roman" w:hAnsi="Times New Roman" w:cs="Times New Roman"/>
          <w:sz w:val="24"/>
          <w:szCs w:val="24"/>
        </w:rPr>
        <w:t xml:space="preserve"> Ilahi, W. F. 2020, 'Machine learning in medicinal plants recognition: A review', Artificial Intelligence Review, </w:t>
      </w:r>
      <w:proofErr w:type="spellStart"/>
      <w:r w:rsidRPr="006D3D00">
        <w:rPr>
          <w:rFonts w:ascii="Times New Roman" w:hAnsi="Times New Roman" w:cs="Times New Roman"/>
          <w:sz w:val="24"/>
          <w:szCs w:val="24"/>
        </w:rPr>
        <w:t>doi</w:t>
      </w:r>
      <w:proofErr w:type="spellEnd"/>
      <w:r w:rsidRPr="006D3D00">
        <w:rPr>
          <w:rFonts w:ascii="Times New Roman" w:hAnsi="Times New Roman" w:cs="Times New Roman"/>
          <w:sz w:val="24"/>
          <w:szCs w:val="24"/>
        </w:rPr>
        <w:t>: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r w:rsidRPr="006D3D00">
        <w:rPr>
          <w:rFonts w:ascii="Times New Roman" w:hAnsi="Times New Roman" w:cs="Times New Roman"/>
          <w:color w:val="222222"/>
          <w:sz w:val="24"/>
          <w:szCs w:val="24"/>
        </w:rPr>
        <w:t xml:space="preserve">Jayanka, M. and Fernando, T.G.I. (2020). </w:t>
      </w:r>
      <w:proofErr w:type="spellStart"/>
      <w:r w:rsidRPr="006D3D00">
        <w:rPr>
          <w:rFonts w:ascii="Times New Roman" w:hAnsi="Times New Roman" w:cs="Times New Roman"/>
          <w:color w:val="222222"/>
          <w:sz w:val="24"/>
          <w:szCs w:val="24"/>
        </w:rPr>
        <w:t>Recognising</w:t>
      </w:r>
      <w:proofErr w:type="spellEnd"/>
      <w:r w:rsidRPr="006D3D00">
        <w:rPr>
          <w:rFonts w:ascii="Times New Roman" w:hAnsi="Times New Roman" w:cs="Times New Roman"/>
          <w:color w:val="222222"/>
          <w:sz w:val="24"/>
          <w:szCs w:val="24"/>
        </w:rPr>
        <w:t xml:space="preserve"> Ayurvedic Herbal Plants in Sri Lanka using Convolutional Neural Networks. </w:t>
      </w:r>
      <w:proofErr w:type="spellStart"/>
      <w:r w:rsidRPr="006D3D00">
        <w:rPr>
          <w:rFonts w:ascii="Times New Roman" w:hAnsi="Times New Roman" w:cs="Times New Roman"/>
          <w:color w:val="222222"/>
          <w:sz w:val="24"/>
          <w:szCs w:val="24"/>
        </w:rPr>
        <w:t>Vidyodaya</w:t>
      </w:r>
      <w:proofErr w:type="spellEnd"/>
      <w:r w:rsidRPr="006D3D00">
        <w:rPr>
          <w:rFonts w:ascii="Times New Roman" w:hAnsi="Times New Roman" w:cs="Times New Roman"/>
          <w:color w:val="222222"/>
          <w:sz w:val="24"/>
          <w:szCs w:val="24"/>
        </w:rPr>
        <w:t xml:space="preserve"> Journal of Science, [online] 23(01). </w:t>
      </w:r>
      <w:proofErr w:type="spellStart"/>
      <w:r w:rsidRPr="006D3D00">
        <w:rPr>
          <w:rFonts w:ascii="Times New Roman" w:hAnsi="Times New Roman" w:cs="Times New Roman"/>
          <w:color w:val="222222"/>
          <w:sz w:val="24"/>
          <w:szCs w:val="24"/>
        </w:rPr>
        <w:t>doi:</w:t>
      </w:r>
      <w:hyperlink r:id="rId11" w:tgtFrame="_blank" w:history="1">
        <w:r w:rsidRPr="006D3D00">
          <w:rPr>
            <w:rStyle w:val="Hyperlink"/>
            <w:rFonts w:ascii="Times New Roman" w:hAnsi="Times New Roman" w:cs="Times New Roman"/>
            <w:color w:val="1155CC"/>
            <w:sz w:val="24"/>
            <w:szCs w:val="24"/>
          </w:rPr>
          <w:t>https</w:t>
        </w:r>
        <w:proofErr w:type="spellEnd"/>
        <w:r w:rsidRPr="006D3D00">
          <w:rPr>
            <w:rStyle w:val="Hyperlink"/>
            <w:rFonts w:ascii="Times New Roman" w:hAnsi="Times New Roman" w:cs="Times New Roman"/>
            <w:color w:val="1155CC"/>
            <w:sz w:val="24"/>
            <w:szCs w:val="24"/>
          </w:rPr>
          <w:t>://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proofErr w:type="spellStart"/>
      <w:r w:rsidR="00D65D10" w:rsidRPr="00D65D10">
        <w:rPr>
          <w:rFonts w:ascii="Times New Roman" w:hAnsi="Times New Roman" w:cs="Times New Roman"/>
          <w:sz w:val="24"/>
        </w:rPr>
        <w:t>Chompookham</w:t>
      </w:r>
      <w:proofErr w:type="spellEnd"/>
      <w:r w:rsidR="00D65D10" w:rsidRPr="00D65D10">
        <w:rPr>
          <w:rFonts w:ascii="Times New Roman" w:hAnsi="Times New Roman" w:cs="Times New Roman"/>
          <w:sz w:val="24"/>
        </w:rPr>
        <w:t xml:space="preserve">, T., </w:t>
      </w:r>
      <w:proofErr w:type="spellStart"/>
      <w:r w:rsidR="00D65D10" w:rsidRPr="00D65D10">
        <w:rPr>
          <w:rFonts w:ascii="Times New Roman" w:hAnsi="Times New Roman" w:cs="Times New Roman"/>
          <w:sz w:val="24"/>
        </w:rPr>
        <w:t>Surinta</w:t>
      </w:r>
      <w:proofErr w:type="spellEnd"/>
      <w:r w:rsidR="00D65D10" w:rsidRPr="00D65D10">
        <w:rPr>
          <w:rFonts w:ascii="Times New Roman" w:hAnsi="Times New Roman" w:cs="Times New Roman"/>
          <w:sz w:val="24"/>
        </w:rPr>
        <w:t>,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proofErr w:type="spellStart"/>
      <w:r w:rsidRPr="00D65D10">
        <w:rPr>
          <w:rFonts w:ascii="Times New Roman" w:hAnsi="Times New Roman" w:cs="Times New Roman"/>
          <w:sz w:val="24"/>
        </w:rPr>
        <w:lastRenderedPageBreak/>
        <w:t>Kankanamalage</w:t>
      </w:r>
      <w:proofErr w:type="spellEnd"/>
      <w:r w:rsidRPr="00D65D10">
        <w:rPr>
          <w:rFonts w:ascii="Times New Roman" w:hAnsi="Times New Roman" w:cs="Times New Roman"/>
          <w:sz w:val="24"/>
        </w:rPr>
        <w:t>, T.N.M., Dharmadasa, R.M., Abeysinghe, D.C., Wijesekara, R.G.S., 2014. A survey on medicinal materials used in traditional systems of medicine in Sri Lanka. Journal of Ethnopharmacology 155, 679–691. https://doi.org/10.1016/j.jep.2014.06.016</w:t>
      </w:r>
    </w:p>
    <w:p w14:paraId="0BD236DD" w14:textId="3E2805E7" w:rsidR="00713C93" w:rsidRPr="006D3D00" w:rsidRDefault="00565778" w:rsidP="0066076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13C93" w:rsidRPr="006D3D00" w:rsidSect="00CF6FC4">
      <w:footerReference w:type="default" r:id="rId12"/>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805D05" w14:textId="77777777" w:rsidR="00CF6FC4" w:rsidRDefault="00CF6FC4" w:rsidP="00B13484">
      <w:pPr>
        <w:spacing w:after="0" w:line="240" w:lineRule="auto"/>
      </w:pPr>
      <w:r>
        <w:separator/>
      </w:r>
    </w:p>
  </w:endnote>
  <w:endnote w:type="continuationSeparator" w:id="0">
    <w:p w14:paraId="76BDC10D" w14:textId="77777777" w:rsidR="00CF6FC4" w:rsidRDefault="00CF6FC4"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ocs-Roboto">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C5D0F" w14:textId="77777777" w:rsidR="00CF6FC4" w:rsidRDefault="00CF6FC4" w:rsidP="00B13484">
      <w:pPr>
        <w:spacing w:after="0" w:line="240" w:lineRule="auto"/>
      </w:pPr>
      <w:r>
        <w:separator/>
      </w:r>
    </w:p>
  </w:footnote>
  <w:footnote w:type="continuationSeparator" w:id="0">
    <w:p w14:paraId="5ACBBBF9" w14:textId="77777777" w:rsidR="00CF6FC4" w:rsidRDefault="00CF6FC4"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8"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1"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7"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4"/>
  </w:num>
  <w:num w:numId="2" w16cid:durableId="1858275769">
    <w:abstractNumId w:val="5"/>
  </w:num>
  <w:num w:numId="3" w16cid:durableId="1235627395">
    <w:abstractNumId w:val="13"/>
  </w:num>
  <w:num w:numId="4" w16cid:durableId="1742874502">
    <w:abstractNumId w:val="31"/>
  </w:num>
  <w:num w:numId="5" w16cid:durableId="1103066384">
    <w:abstractNumId w:val="3"/>
  </w:num>
  <w:num w:numId="6" w16cid:durableId="1526361381">
    <w:abstractNumId w:val="26"/>
  </w:num>
  <w:num w:numId="7" w16cid:durableId="1485273872">
    <w:abstractNumId w:val="32"/>
  </w:num>
  <w:num w:numId="8" w16cid:durableId="1222139205">
    <w:abstractNumId w:val="24"/>
  </w:num>
  <w:num w:numId="9" w16cid:durableId="1568566238">
    <w:abstractNumId w:val="10"/>
  </w:num>
  <w:num w:numId="10" w16cid:durableId="2028435536">
    <w:abstractNumId w:val="11"/>
  </w:num>
  <w:num w:numId="11" w16cid:durableId="1861315199">
    <w:abstractNumId w:val="27"/>
  </w:num>
  <w:num w:numId="12" w16cid:durableId="1595435382">
    <w:abstractNumId w:val="25"/>
  </w:num>
  <w:num w:numId="13" w16cid:durableId="793015763">
    <w:abstractNumId w:val="18"/>
  </w:num>
  <w:num w:numId="14" w16cid:durableId="1275673690">
    <w:abstractNumId w:val="7"/>
  </w:num>
  <w:num w:numId="15" w16cid:durableId="1155073730">
    <w:abstractNumId w:val="0"/>
  </w:num>
  <w:num w:numId="16" w16cid:durableId="976759112">
    <w:abstractNumId w:val="30"/>
  </w:num>
  <w:num w:numId="17" w16cid:durableId="66197413">
    <w:abstractNumId w:val="15"/>
  </w:num>
  <w:num w:numId="18" w16cid:durableId="968317949">
    <w:abstractNumId w:val="6"/>
  </w:num>
  <w:num w:numId="19" w16cid:durableId="1836453410">
    <w:abstractNumId w:val="23"/>
  </w:num>
  <w:num w:numId="20" w16cid:durableId="848369237">
    <w:abstractNumId w:val="20"/>
  </w:num>
  <w:num w:numId="21" w16cid:durableId="105203698">
    <w:abstractNumId w:val="17"/>
  </w:num>
  <w:num w:numId="22" w16cid:durableId="1153638188">
    <w:abstractNumId w:val="1"/>
  </w:num>
  <w:num w:numId="23" w16cid:durableId="1743598548">
    <w:abstractNumId w:val="28"/>
  </w:num>
  <w:num w:numId="24" w16cid:durableId="2116363327">
    <w:abstractNumId w:val="29"/>
  </w:num>
  <w:num w:numId="25" w16cid:durableId="1012418639">
    <w:abstractNumId w:val="21"/>
  </w:num>
  <w:num w:numId="26" w16cid:durableId="400831342">
    <w:abstractNumId w:val="19"/>
  </w:num>
  <w:num w:numId="27" w16cid:durableId="1859269938">
    <w:abstractNumId w:val="8"/>
  </w:num>
  <w:num w:numId="28" w16cid:durableId="1794322032">
    <w:abstractNumId w:val="12"/>
  </w:num>
  <w:num w:numId="29" w16cid:durableId="111554142">
    <w:abstractNumId w:val="2"/>
  </w:num>
  <w:num w:numId="30" w16cid:durableId="600258489">
    <w:abstractNumId w:val="9"/>
  </w:num>
  <w:num w:numId="31" w16cid:durableId="643198549">
    <w:abstractNumId w:val="16"/>
  </w:num>
  <w:num w:numId="32" w16cid:durableId="745881104">
    <w:abstractNumId w:val="22"/>
  </w:num>
  <w:num w:numId="33" w16cid:durableId="13884592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1BB2"/>
    <w:rsid w:val="00003345"/>
    <w:rsid w:val="00003F5D"/>
    <w:rsid w:val="0000447C"/>
    <w:rsid w:val="00005D3D"/>
    <w:rsid w:val="00005E5F"/>
    <w:rsid w:val="00006AC4"/>
    <w:rsid w:val="000109A0"/>
    <w:rsid w:val="00010BBC"/>
    <w:rsid w:val="00011C1C"/>
    <w:rsid w:val="000134D4"/>
    <w:rsid w:val="00014450"/>
    <w:rsid w:val="00015EF6"/>
    <w:rsid w:val="000172ED"/>
    <w:rsid w:val="00021148"/>
    <w:rsid w:val="00021A5B"/>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E9B"/>
    <w:rsid w:val="00041D18"/>
    <w:rsid w:val="0004427F"/>
    <w:rsid w:val="00044553"/>
    <w:rsid w:val="00045404"/>
    <w:rsid w:val="0004594E"/>
    <w:rsid w:val="0004650C"/>
    <w:rsid w:val="000469C4"/>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90DF5"/>
    <w:rsid w:val="00092391"/>
    <w:rsid w:val="00092A92"/>
    <w:rsid w:val="00093B1D"/>
    <w:rsid w:val="00093C9D"/>
    <w:rsid w:val="00097994"/>
    <w:rsid w:val="000A40C8"/>
    <w:rsid w:val="000A63E3"/>
    <w:rsid w:val="000B044A"/>
    <w:rsid w:val="000B0521"/>
    <w:rsid w:val="000B0657"/>
    <w:rsid w:val="000B162B"/>
    <w:rsid w:val="000B1879"/>
    <w:rsid w:val="000B1B7F"/>
    <w:rsid w:val="000B5A4C"/>
    <w:rsid w:val="000B713D"/>
    <w:rsid w:val="000B7D79"/>
    <w:rsid w:val="000C032E"/>
    <w:rsid w:val="000C0545"/>
    <w:rsid w:val="000C3B1D"/>
    <w:rsid w:val="000C40A9"/>
    <w:rsid w:val="000C5C9B"/>
    <w:rsid w:val="000D01D7"/>
    <w:rsid w:val="000D0ADB"/>
    <w:rsid w:val="000D222F"/>
    <w:rsid w:val="000D2B12"/>
    <w:rsid w:val="000D4D5E"/>
    <w:rsid w:val="000D5B54"/>
    <w:rsid w:val="000D66F0"/>
    <w:rsid w:val="000D7F2D"/>
    <w:rsid w:val="000E0509"/>
    <w:rsid w:val="000E0696"/>
    <w:rsid w:val="000E13B2"/>
    <w:rsid w:val="000E23BC"/>
    <w:rsid w:val="000E5AD5"/>
    <w:rsid w:val="000E5EEC"/>
    <w:rsid w:val="000E69FB"/>
    <w:rsid w:val="000F1004"/>
    <w:rsid w:val="000F2826"/>
    <w:rsid w:val="000F5214"/>
    <w:rsid w:val="000F7F59"/>
    <w:rsid w:val="001002C8"/>
    <w:rsid w:val="00101850"/>
    <w:rsid w:val="001024F5"/>
    <w:rsid w:val="00102EDB"/>
    <w:rsid w:val="00103838"/>
    <w:rsid w:val="0011169A"/>
    <w:rsid w:val="00111956"/>
    <w:rsid w:val="0011221C"/>
    <w:rsid w:val="00112B45"/>
    <w:rsid w:val="00113C17"/>
    <w:rsid w:val="00114773"/>
    <w:rsid w:val="00114785"/>
    <w:rsid w:val="0012008F"/>
    <w:rsid w:val="00120385"/>
    <w:rsid w:val="001204CE"/>
    <w:rsid w:val="00120749"/>
    <w:rsid w:val="00120E1F"/>
    <w:rsid w:val="0012284D"/>
    <w:rsid w:val="00123F21"/>
    <w:rsid w:val="00125A12"/>
    <w:rsid w:val="00127DAE"/>
    <w:rsid w:val="00130CCE"/>
    <w:rsid w:val="001313DE"/>
    <w:rsid w:val="001313F1"/>
    <w:rsid w:val="001326EE"/>
    <w:rsid w:val="0013472C"/>
    <w:rsid w:val="00135997"/>
    <w:rsid w:val="001378D4"/>
    <w:rsid w:val="00143941"/>
    <w:rsid w:val="001446C4"/>
    <w:rsid w:val="0014605F"/>
    <w:rsid w:val="00147376"/>
    <w:rsid w:val="0014797E"/>
    <w:rsid w:val="00147AAA"/>
    <w:rsid w:val="00150487"/>
    <w:rsid w:val="00151D47"/>
    <w:rsid w:val="001520DB"/>
    <w:rsid w:val="0015650D"/>
    <w:rsid w:val="00156A36"/>
    <w:rsid w:val="00160813"/>
    <w:rsid w:val="0016173E"/>
    <w:rsid w:val="0016184A"/>
    <w:rsid w:val="00161892"/>
    <w:rsid w:val="00167036"/>
    <w:rsid w:val="00167641"/>
    <w:rsid w:val="00167D17"/>
    <w:rsid w:val="00170A94"/>
    <w:rsid w:val="00171821"/>
    <w:rsid w:val="00174C50"/>
    <w:rsid w:val="00175F0E"/>
    <w:rsid w:val="00176571"/>
    <w:rsid w:val="00180035"/>
    <w:rsid w:val="0018196C"/>
    <w:rsid w:val="001822CA"/>
    <w:rsid w:val="00182658"/>
    <w:rsid w:val="00183B60"/>
    <w:rsid w:val="0018607B"/>
    <w:rsid w:val="00187166"/>
    <w:rsid w:val="001878BE"/>
    <w:rsid w:val="00192915"/>
    <w:rsid w:val="0019418A"/>
    <w:rsid w:val="00195A1F"/>
    <w:rsid w:val="00195E84"/>
    <w:rsid w:val="0019628F"/>
    <w:rsid w:val="00196F0F"/>
    <w:rsid w:val="00197108"/>
    <w:rsid w:val="001A161A"/>
    <w:rsid w:val="001A2240"/>
    <w:rsid w:val="001A2713"/>
    <w:rsid w:val="001A2C31"/>
    <w:rsid w:val="001A3792"/>
    <w:rsid w:val="001A4664"/>
    <w:rsid w:val="001A73A0"/>
    <w:rsid w:val="001B05AB"/>
    <w:rsid w:val="001B389C"/>
    <w:rsid w:val="001B5683"/>
    <w:rsid w:val="001B6C55"/>
    <w:rsid w:val="001B74F5"/>
    <w:rsid w:val="001B7CF8"/>
    <w:rsid w:val="001C0208"/>
    <w:rsid w:val="001C09E0"/>
    <w:rsid w:val="001C1AE5"/>
    <w:rsid w:val="001C1B38"/>
    <w:rsid w:val="001C2226"/>
    <w:rsid w:val="001C4951"/>
    <w:rsid w:val="001C6B20"/>
    <w:rsid w:val="001C7E3A"/>
    <w:rsid w:val="001D060A"/>
    <w:rsid w:val="001D4D3C"/>
    <w:rsid w:val="001D6B15"/>
    <w:rsid w:val="001D763F"/>
    <w:rsid w:val="001D7B17"/>
    <w:rsid w:val="001E3776"/>
    <w:rsid w:val="001E4311"/>
    <w:rsid w:val="001E4A0C"/>
    <w:rsid w:val="001E4B74"/>
    <w:rsid w:val="001E4C10"/>
    <w:rsid w:val="001E7206"/>
    <w:rsid w:val="001E731E"/>
    <w:rsid w:val="001E7B48"/>
    <w:rsid w:val="001F03C5"/>
    <w:rsid w:val="001F0D35"/>
    <w:rsid w:val="001F2D0F"/>
    <w:rsid w:val="001F32D7"/>
    <w:rsid w:val="001F3665"/>
    <w:rsid w:val="001F398A"/>
    <w:rsid w:val="001F72E0"/>
    <w:rsid w:val="0020111F"/>
    <w:rsid w:val="00201BD9"/>
    <w:rsid w:val="002022F1"/>
    <w:rsid w:val="002047D6"/>
    <w:rsid w:val="00204B55"/>
    <w:rsid w:val="00207A03"/>
    <w:rsid w:val="00210E81"/>
    <w:rsid w:val="0021173D"/>
    <w:rsid w:val="00212344"/>
    <w:rsid w:val="0021252C"/>
    <w:rsid w:val="00212A17"/>
    <w:rsid w:val="00215D8F"/>
    <w:rsid w:val="0021600E"/>
    <w:rsid w:val="00216B75"/>
    <w:rsid w:val="00221023"/>
    <w:rsid w:val="002217E8"/>
    <w:rsid w:val="002218FE"/>
    <w:rsid w:val="002257F9"/>
    <w:rsid w:val="00226E47"/>
    <w:rsid w:val="00230E39"/>
    <w:rsid w:val="002311CE"/>
    <w:rsid w:val="00233592"/>
    <w:rsid w:val="00233FB0"/>
    <w:rsid w:val="0023405D"/>
    <w:rsid w:val="0023436D"/>
    <w:rsid w:val="0023664D"/>
    <w:rsid w:val="002367F8"/>
    <w:rsid w:val="00236B0B"/>
    <w:rsid w:val="00240171"/>
    <w:rsid w:val="00240C7A"/>
    <w:rsid w:val="002467BB"/>
    <w:rsid w:val="00246BDF"/>
    <w:rsid w:val="00252012"/>
    <w:rsid w:val="00252018"/>
    <w:rsid w:val="00252739"/>
    <w:rsid w:val="00252E96"/>
    <w:rsid w:val="00252F44"/>
    <w:rsid w:val="00253C56"/>
    <w:rsid w:val="002543B9"/>
    <w:rsid w:val="0025443E"/>
    <w:rsid w:val="002552B2"/>
    <w:rsid w:val="0025655A"/>
    <w:rsid w:val="002565D7"/>
    <w:rsid w:val="00257306"/>
    <w:rsid w:val="002578C5"/>
    <w:rsid w:val="002608E8"/>
    <w:rsid w:val="00260DF6"/>
    <w:rsid w:val="00261996"/>
    <w:rsid w:val="00262271"/>
    <w:rsid w:val="00262A28"/>
    <w:rsid w:val="002644DB"/>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B22"/>
    <w:rsid w:val="00285D50"/>
    <w:rsid w:val="002867A4"/>
    <w:rsid w:val="00290265"/>
    <w:rsid w:val="00290B6D"/>
    <w:rsid w:val="00293821"/>
    <w:rsid w:val="0029636B"/>
    <w:rsid w:val="00296E04"/>
    <w:rsid w:val="002974C7"/>
    <w:rsid w:val="002A2742"/>
    <w:rsid w:val="002A40D9"/>
    <w:rsid w:val="002A47F4"/>
    <w:rsid w:val="002A4D6D"/>
    <w:rsid w:val="002A5B25"/>
    <w:rsid w:val="002B1178"/>
    <w:rsid w:val="002B1510"/>
    <w:rsid w:val="002B3338"/>
    <w:rsid w:val="002B4F94"/>
    <w:rsid w:val="002B69D7"/>
    <w:rsid w:val="002B6C7F"/>
    <w:rsid w:val="002B7B55"/>
    <w:rsid w:val="002C1FAD"/>
    <w:rsid w:val="002C239E"/>
    <w:rsid w:val="002C24AB"/>
    <w:rsid w:val="002C42AB"/>
    <w:rsid w:val="002C60C7"/>
    <w:rsid w:val="002C6860"/>
    <w:rsid w:val="002D0829"/>
    <w:rsid w:val="002D1EF5"/>
    <w:rsid w:val="002D2162"/>
    <w:rsid w:val="002D224E"/>
    <w:rsid w:val="002D3FC5"/>
    <w:rsid w:val="002D56DD"/>
    <w:rsid w:val="002E13CC"/>
    <w:rsid w:val="002E1A19"/>
    <w:rsid w:val="002E37AE"/>
    <w:rsid w:val="002E42CD"/>
    <w:rsid w:val="002E57CF"/>
    <w:rsid w:val="002E5B34"/>
    <w:rsid w:val="002E6AD6"/>
    <w:rsid w:val="002E74EF"/>
    <w:rsid w:val="002E7827"/>
    <w:rsid w:val="002E7ED5"/>
    <w:rsid w:val="002F04C9"/>
    <w:rsid w:val="002F0EF2"/>
    <w:rsid w:val="002F1D21"/>
    <w:rsid w:val="002F32CD"/>
    <w:rsid w:val="002F4125"/>
    <w:rsid w:val="002F472E"/>
    <w:rsid w:val="002F61AE"/>
    <w:rsid w:val="002F7844"/>
    <w:rsid w:val="003018B8"/>
    <w:rsid w:val="0030307B"/>
    <w:rsid w:val="00303592"/>
    <w:rsid w:val="00303E58"/>
    <w:rsid w:val="003060DA"/>
    <w:rsid w:val="00306C67"/>
    <w:rsid w:val="0030754F"/>
    <w:rsid w:val="0031111C"/>
    <w:rsid w:val="00311C4F"/>
    <w:rsid w:val="0031314C"/>
    <w:rsid w:val="0031389C"/>
    <w:rsid w:val="0031562C"/>
    <w:rsid w:val="00315F34"/>
    <w:rsid w:val="00317143"/>
    <w:rsid w:val="00317461"/>
    <w:rsid w:val="003175F1"/>
    <w:rsid w:val="00317ECD"/>
    <w:rsid w:val="0032046F"/>
    <w:rsid w:val="003217C2"/>
    <w:rsid w:val="00321AE8"/>
    <w:rsid w:val="003225FE"/>
    <w:rsid w:val="003227F0"/>
    <w:rsid w:val="00323C2D"/>
    <w:rsid w:val="003258F2"/>
    <w:rsid w:val="0032761A"/>
    <w:rsid w:val="00327820"/>
    <w:rsid w:val="00327994"/>
    <w:rsid w:val="00330849"/>
    <w:rsid w:val="003318F5"/>
    <w:rsid w:val="00334197"/>
    <w:rsid w:val="00334A4B"/>
    <w:rsid w:val="00337DD2"/>
    <w:rsid w:val="003407A2"/>
    <w:rsid w:val="003412E9"/>
    <w:rsid w:val="00343F30"/>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3265"/>
    <w:rsid w:val="00374787"/>
    <w:rsid w:val="00375A54"/>
    <w:rsid w:val="00377ECB"/>
    <w:rsid w:val="00380463"/>
    <w:rsid w:val="0038340C"/>
    <w:rsid w:val="00383655"/>
    <w:rsid w:val="00386796"/>
    <w:rsid w:val="00391CF6"/>
    <w:rsid w:val="00392531"/>
    <w:rsid w:val="003934F3"/>
    <w:rsid w:val="003938C0"/>
    <w:rsid w:val="00394AA3"/>
    <w:rsid w:val="00394C00"/>
    <w:rsid w:val="00395B70"/>
    <w:rsid w:val="00396CA9"/>
    <w:rsid w:val="00397CF9"/>
    <w:rsid w:val="003A1584"/>
    <w:rsid w:val="003A24D1"/>
    <w:rsid w:val="003A278C"/>
    <w:rsid w:val="003A4E7F"/>
    <w:rsid w:val="003A60E4"/>
    <w:rsid w:val="003A655C"/>
    <w:rsid w:val="003B03E9"/>
    <w:rsid w:val="003B1826"/>
    <w:rsid w:val="003B4D59"/>
    <w:rsid w:val="003B6135"/>
    <w:rsid w:val="003B66FE"/>
    <w:rsid w:val="003B676A"/>
    <w:rsid w:val="003C0570"/>
    <w:rsid w:val="003C152C"/>
    <w:rsid w:val="003C2968"/>
    <w:rsid w:val="003C4215"/>
    <w:rsid w:val="003C579E"/>
    <w:rsid w:val="003D1421"/>
    <w:rsid w:val="003D575D"/>
    <w:rsid w:val="003D5BF7"/>
    <w:rsid w:val="003D7057"/>
    <w:rsid w:val="003E1CF0"/>
    <w:rsid w:val="003E2F5D"/>
    <w:rsid w:val="003E50B0"/>
    <w:rsid w:val="003E5296"/>
    <w:rsid w:val="003F10D3"/>
    <w:rsid w:val="003F30D9"/>
    <w:rsid w:val="003F386B"/>
    <w:rsid w:val="003F3D28"/>
    <w:rsid w:val="003F5D5F"/>
    <w:rsid w:val="003F61EC"/>
    <w:rsid w:val="00400BDC"/>
    <w:rsid w:val="00400C15"/>
    <w:rsid w:val="004035E4"/>
    <w:rsid w:val="0040494C"/>
    <w:rsid w:val="00414DAB"/>
    <w:rsid w:val="00416CD2"/>
    <w:rsid w:val="00417479"/>
    <w:rsid w:val="00420476"/>
    <w:rsid w:val="00420E55"/>
    <w:rsid w:val="0042176A"/>
    <w:rsid w:val="004225DD"/>
    <w:rsid w:val="00422CCD"/>
    <w:rsid w:val="00423774"/>
    <w:rsid w:val="00424290"/>
    <w:rsid w:val="00424A12"/>
    <w:rsid w:val="00425AB8"/>
    <w:rsid w:val="00426403"/>
    <w:rsid w:val="0042731E"/>
    <w:rsid w:val="0043025B"/>
    <w:rsid w:val="00432064"/>
    <w:rsid w:val="00432F8A"/>
    <w:rsid w:val="004379A1"/>
    <w:rsid w:val="00440C9B"/>
    <w:rsid w:val="004414B1"/>
    <w:rsid w:val="00441F91"/>
    <w:rsid w:val="0044351D"/>
    <w:rsid w:val="004436B6"/>
    <w:rsid w:val="004440F5"/>
    <w:rsid w:val="00455438"/>
    <w:rsid w:val="00460247"/>
    <w:rsid w:val="00461B3B"/>
    <w:rsid w:val="004670A8"/>
    <w:rsid w:val="004722D5"/>
    <w:rsid w:val="00473692"/>
    <w:rsid w:val="00473BD1"/>
    <w:rsid w:val="00474026"/>
    <w:rsid w:val="004758DC"/>
    <w:rsid w:val="0048016B"/>
    <w:rsid w:val="00484740"/>
    <w:rsid w:val="00486A7A"/>
    <w:rsid w:val="00491FCD"/>
    <w:rsid w:val="004928CD"/>
    <w:rsid w:val="00492FCA"/>
    <w:rsid w:val="004933BE"/>
    <w:rsid w:val="00493F9C"/>
    <w:rsid w:val="004946F9"/>
    <w:rsid w:val="00494B4B"/>
    <w:rsid w:val="00494FCF"/>
    <w:rsid w:val="00497E61"/>
    <w:rsid w:val="00497F1B"/>
    <w:rsid w:val="004A0982"/>
    <w:rsid w:val="004A0C59"/>
    <w:rsid w:val="004A0CBC"/>
    <w:rsid w:val="004A2AEA"/>
    <w:rsid w:val="004A32DE"/>
    <w:rsid w:val="004A3746"/>
    <w:rsid w:val="004A3C0F"/>
    <w:rsid w:val="004A4A78"/>
    <w:rsid w:val="004A5164"/>
    <w:rsid w:val="004A64B2"/>
    <w:rsid w:val="004A6B63"/>
    <w:rsid w:val="004A6EE8"/>
    <w:rsid w:val="004A7998"/>
    <w:rsid w:val="004B1246"/>
    <w:rsid w:val="004B3E6A"/>
    <w:rsid w:val="004B5D53"/>
    <w:rsid w:val="004B7D46"/>
    <w:rsid w:val="004C200A"/>
    <w:rsid w:val="004C3B60"/>
    <w:rsid w:val="004C4D1C"/>
    <w:rsid w:val="004C61AE"/>
    <w:rsid w:val="004C6FEB"/>
    <w:rsid w:val="004D1761"/>
    <w:rsid w:val="004D1AFB"/>
    <w:rsid w:val="004D41F7"/>
    <w:rsid w:val="004D4AD8"/>
    <w:rsid w:val="004D4C57"/>
    <w:rsid w:val="004E34F4"/>
    <w:rsid w:val="004E4317"/>
    <w:rsid w:val="004E4C76"/>
    <w:rsid w:val="004E5958"/>
    <w:rsid w:val="004E774D"/>
    <w:rsid w:val="004E7AD2"/>
    <w:rsid w:val="004F00C7"/>
    <w:rsid w:val="004F0CF8"/>
    <w:rsid w:val="004F181C"/>
    <w:rsid w:val="004F18E8"/>
    <w:rsid w:val="004F255B"/>
    <w:rsid w:val="004F2B08"/>
    <w:rsid w:val="004F46DC"/>
    <w:rsid w:val="004F5605"/>
    <w:rsid w:val="004F5A99"/>
    <w:rsid w:val="004F5DDC"/>
    <w:rsid w:val="00501D01"/>
    <w:rsid w:val="00501E5F"/>
    <w:rsid w:val="00503E2F"/>
    <w:rsid w:val="00505920"/>
    <w:rsid w:val="0050606B"/>
    <w:rsid w:val="00516D8F"/>
    <w:rsid w:val="00517A5E"/>
    <w:rsid w:val="00521B6D"/>
    <w:rsid w:val="0052670E"/>
    <w:rsid w:val="0053314C"/>
    <w:rsid w:val="00540EEF"/>
    <w:rsid w:val="00541A38"/>
    <w:rsid w:val="00542C40"/>
    <w:rsid w:val="00545C16"/>
    <w:rsid w:val="00546485"/>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71DCE"/>
    <w:rsid w:val="00573650"/>
    <w:rsid w:val="00573BEC"/>
    <w:rsid w:val="00583DF2"/>
    <w:rsid w:val="0058575F"/>
    <w:rsid w:val="00585971"/>
    <w:rsid w:val="00587141"/>
    <w:rsid w:val="005936A1"/>
    <w:rsid w:val="005946E4"/>
    <w:rsid w:val="00594D66"/>
    <w:rsid w:val="005950CC"/>
    <w:rsid w:val="00596CE9"/>
    <w:rsid w:val="005A0E23"/>
    <w:rsid w:val="005A120E"/>
    <w:rsid w:val="005A1F54"/>
    <w:rsid w:val="005A242A"/>
    <w:rsid w:val="005A2616"/>
    <w:rsid w:val="005A5794"/>
    <w:rsid w:val="005B1954"/>
    <w:rsid w:val="005B1D59"/>
    <w:rsid w:val="005B1DF4"/>
    <w:rsid w:val="005B2584"/>
    <w:rsid w:val="005B3D96"/>
    <w:rsid w:val="005B5A7C"/>
    <w:rsid w:val="005C08C1"/>
    <w:rsid w:val="005C4FCE"/>
    <w:rsid w:val="005C623D"/>
    <w:rsid w:val="005C6491"/>
    <w:rsid w:val="005C6B09"/>
    <w:rsid w:val="005C6F28"/>
    <w:rsid w:val="005C79A2"/>
    <w:rsid w:val="005D4411"/>
    <w:rsid w:val="005D4F8A"/>
    <w:rsid w:val="005D5AA1"/>
    <w:rsid w:val="005D7F2B"/>
    <w:rsid w:val="005E1E3A"/>
    <w:rsid w:val="005E4B67"/>
    <w:rsid w:val="005E516D"/>
    <w:rsid w:val="005E5393"/>
    <w:rsid w:val="005E7BBD"/>
    <w:rsid w:val="005F3D96"/>
    <w:rsid w:val="005F5C2D"/>
    <w:rsid w:val="00600CAF"/>
    <w:rsid w:val="00602BD1"/>
    <w:rsid w:val="00607B23"/>
    <w:rsid w:val="006136E5"/>
    <w:rsid w:val="006142AE"/>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9D8"/>
    <w:rsid w:val="006455B6"/>
    <w:rsid w:val="0064612C"/>
    <w:rsid w:val="0064773E"/>
    <w:rsid w:val="0065111B"/>
    <w:rsid w:val="00652158"/>
    <w:rsid w:val="006522FF"/>
    <w:rsid w:val="006536BF"/>
    <w:rsid w:val="00654C8F"/>
    <w:rsid w:val="00654D21"/>
    <w:rsid w:val="00655575"/>
    <w:rsid w:val="00655ABE"/>
    <w:rsid w:val="0066038A"/>
    <w:rsid w:val="0066076B"/>
    <w:rsid w:val="00661CA4"/>
    <w:rsid w:val="00662F66"/>
    <w:rsid w:val="00663A03"/>
    <w:rsid w:val="006700DC"/>
    <w:rsid w:val="00670CF4"/>
    <w:rsid w:val="00673D8D"/>
    <w:rsid w:val="00673DB5"/>
    <w:rsid w:val="00674AAE"/>
    <w:rsid w:val="00676E1A"/>
    <w:rsid w:val="00680FA4"/>
    <w:rsid w:val="006835E5"/>
    <w:rsid w:val="006849E4"/>
    <w:rsid w:val="006855C1"/>
    <w:rsid w:val="00686881"/>
    <w:rsid w:val="006941B2"/>
    <w:rsid w:val="00694C22"/>
    <w:rsid w:val="00696145"/>
    <w:rsid w:val="00696429"/>
    <w:rsid w:val="006967D2"/>
    <w:rsid w:val="00697004"/>
    <w:rsid w:val="00697618"/>
    <w:rsid w:val="006A1210"/>
    <w:rsid w:val="006A1589"/>
    <w:rsid w:val="006A3529"/>
    <w:rsid w:val="006A5512"/>
    <w:rsid w:val="006A693A"/>
    <w:rsid w:val="006B06F5"/>
    <w:rsid w:val="006B0FE3"/>
    <w:rsid w:val="006B3B0F"/>
    <w:rsid w:val="006B63B4"/>
    <w:rsid w:val="006B6474"/>
    <w:rsid w:val="006C09DA"/>
    <w:rsid w:val="006C1137"/>
    <w:rsid w:val="006C223A"/>
    <w:rsid w:val="006C37C0"/>
    <w:rsid w:val="006C3FD3"/>
    <w:rsid w:val="006C4576"/>
    <w:rsid w:val="006D09AC"/>
    <w:rsid w:val="006D1711"/>
    <w:rsid w:val="006D251B"/>
    <w:rsid w:val="006D32B1"/>
    <w:rsid w:val="006D3D00"/>
    <w:rsid w:val="006D5AF5"/>
    <w:rsid w:val="006D5BCF"/>
    <w:rsid w:val="006D66A9"/>
    <w:rsid w:val="006E19CA"/>
    <w:rsid w:val="006E1BE4"/>
    <w:rsid w:val="006E2666"/>
    <w:rsid w:val="006E2C5D"/>
    <w:rsid w:val="006E5130"/>
    <w:rsid w:val="006F0209"/>
    <w:rsid w:val="006F0239"/>
    <w:rsid w:val="006F0C77"/>
    <w:rsid w:val="006F14B9"/>
    <w:rsid w:val="006F2A44"/>
    <w:rsid w:val="006F3A40"/>
    <w:rsid w:val="006F54D5"/>
    <w:rsid w:val="00701632"/>
    <w:rsid w:val="0070369A"/>
    <w:rsid w:val="00703C55"/>
    <w:rsid w:val="00703CBD"/>
    <w:rsid w:val="0070633A"/>
    <w:rsid w:val="00707299"/>
    <w:rsid w:val="0070746A"/>
    <w:rsid w:val="0071318F"/>
    <w:rsid w:val="00713C93"/>
    <w:rsid w:val="00713FA4"/>
    <w:rsid w:val="007147E3"/>
    <w:rsid w:val="007152DE"/>
    <w:rsid w:val="00716626"/>
    <w:rsid w:val="00716BE1"/>
    <w:rsid w:val="00717BD1"/>
    <w:rsid w:val="0072009F"/>
    <w:rsid w:val="00720383"/>
    <w:rsid w:val="0072136E"/>
    <w:rsid w:val="007224FC"/>
    <w:rsid w:val="0072284D"/>
    <w:rsid w:val="00722CC2"/>
    <w:rsid w:val="00724A20"/>
    <w:rsid w:val="00725444"/>
    <w:rsid w:val="00725462"/>
    <w:rsid w:val="00730EF5"/>
    <w:rsid w:val="00731990"/>
    <w:rsid w:val="00732CFE"/>
    <w:rsid w:val="00734ED0"/>
    <w:rsid w:val="007355A0"/>
    <w:rsid w:val="007356D7"/>
    <w:rsid w:val="00735F23"/>
    <w:rsid w:val="00737F67"/>
    <w:rsid w:val="00741A9E"/>
    <w:rsid w:val="00744A72"/>
    <w:rsid w:val="00745D24"/>
    <w:rsid w:val="00746ED8"/>
    <w:rsid w:val="007537AC"/>
    <w:rsid w:val="00760056"/>
    <w:rsid w:val="00760F7E"/>
    <w:rsid w:val="0076183F"/>
    <w:rsid w:val="00761D7A"/>
    <w:rsid w:val="007620E7"/>
    <w:rsid w:val="00764F1C"/>
    <w:rsid w:val="00765FE9"/>
    <w:rsid w:val="00766A08"/>
    <w:rsid w:val="00766B1D"/>
    <w:rsid w:val="007714C4"/>
    <w:rsid w:val="0077380C"/>
    <w:rsid w:val="00773B24"/>
    <w:rsid w:val="00776279"/>
    <w:rsid w:val="00777BAF"/>
    <w:rsid w:val="00780900"/>
    <w:rsid w:val="00781A7E"/>
    <w:rsid w:val="007823A5"/>
    <w:rsid w:val="007830D0"/>
    <w:rsid w:val="007831FA"/>
    <w:rsid w:val="00785097"/>
    <w:rsid w:val="007852AD"/>
    <w:rsid w:val="00787A09"/>
    <w:rsid w:val="00791EB6"/>
    <w:rsid w:val="00793323"/>
    <w:rsid w:val="00793A37"/>
    <w:rsid w:val="00793EA5"/>
    <w:rsid w:val="0079588E"/>
    <w:rsid w:val="00795D4E"/>
    <w:rsid w:val="007964CC"/>
    <w:rsid w:val="00796834"/>
    <w:rsid w:val="00797FBC"/>
    <w:rsid w:val="007A0895"/>
    <w:rsid w:val="007A09C0"/>
    <w:rsid w:val="007A3140"/>
    <w:rsid w:val="007A5044"/>
    <w:rsid w:val="007A724D"/>
    <w:rsid w:val="007A74A2"/>
    <w:rsid w:val="007B2EE4"/>
    <w:rsid w:val="007B4E65"/>
    <w:rsid w:val="007B6289"/>
    <w:rsid w:val="007B642B"/>
    <w:rsid w:val="007B6CB3"/>
    <w:rsid w:val="007C011C"/>
    <w:rsid w:val="007C268B"/>
    <w:rsid w:val="007C2DCC"/>
    <w:rsid w:val="007C38E5"/>
    <w:rsid w:val="007C432E"/>
    <w:rsid w:val="007C524B"/>
    <w:rsid w:val="007C6C94"/>
    <w:rsid w:val="007C7B98"/>
    <w:rsid w:val="007D2743"/>
    <w:rsid w:val="007D27C6"/>
    <w:rsid w:val="007E216F"/>
    <w:rsid w:val="007E68C1"/>
    <w:rsid w:val="007F007E"/>
    <w:rsid w:val="007F0273"/>
    <w:rsid w:val="007F0C10"/>
    <w:rsid w:val="007F2365"/>
    <w:rsid w:val="007F59C1"/>
    <w:rsid w:val="007F5D53"/>
    <w:rsid w:val="007F6E4B"/>
    <w:rsid w:val="008002F7"/>
    <w:rsid w:val="00800616"/>
    <w:rsid w:val="008018B6"/>
    <w:rsid w:val="008028C2"/>
    <w:rsid w:val="0080343B"/>
    <w:rsid w:val="00804667"/>
    <w:rsid w:val="00805454"/>
    <w:rsid w:val="00806F7B"/>
    <w:rsid w:val="0080746D"/>
    <w:rsid w:val="008133FD"/>
    <w:rsid w:val="00813872"/>
    <w:rsid w:val="00813CE0"/>
    <w:rsid w:val="008143AC"/>
    <w:rsid w:val="008144DE"/>
    <w:rsid w:val="0081553A"/>
    <w:rsid w:val="00815885"/>
    <w:rsid w:val="00815CDC"/>
    <w:rsid w:val="00816615"/>
    <w:rsid w:val="00816C58"/>
    <w:rsid w:val="00817170"/>
    <w:rsid w:val="00817492"/>
    <w:rsid w:val="00817D32"/>
    <w:rsid w:val="00822FF1"/>
    <w:rsid w:val="008231D8"/>
    <w:rsid w:val="00823EFB"/>
    <w:rsid w:val="008250FC"/>
    <w:rsid w:val="0082591C"/>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C8"/>
    <w:rsid w:val="00835244"/>
    <w:rsid w:val="00836F29"/>
    <w:rsid w:val="00837F68"/>
    <w:rsid w:val="0084044A"/>
    <w:rsid w:val="00840836"/>
    <w:rsid w:val="00840922"/>
    <w:rsid w:val="00840D1F"/>
    <w:rsid w:val="00841545"/>
    <w:rsid w:val="008419A4"/>
    <w:rsid w:val="0084292C"/>
    <w:rsid w:val="008434C4"/>
    <w:rsid w:val="0084358C"/>
    <w:rsid w:val="008447CD"/>
    <w:rsid w:val="008454DB"/>
    <w:rsid w:val="00847B0C"/>
    <w:rsid w:val="00847F4B"/>
    <w:rsid w:val="00847FE2"/>
    <w:rsid w:val="00851C37"/>
    <w:rsid w:val="00853458"/>
    <w:rsid w:val="00853A8B"/>
    <w:rsid w:val="00853F8D"/>
    <w:rsid w:val="00854E4B"/>
    <w:rsid w:val="008569D2"/>
    <w:rsid w:val="00856E73"/>
    <w:rsid w:val="008571C4"/>
    <w:rsid w:val="00862266"/>
    <w:rsid w:val="0086412C"/>
    <w:rsid w:val="008648A0"/>
    <w:rsid w:val="008672E7"/>
    <w:rsid w:val="00870D6F"/>
    <w:rsid w:val="00872AC1"/>
    <w:rsid w:val="00872AF9"/>
    <w:rsid w:val="00874E3A"/>
    <w:rsid w:val="00874EE1"/>
    <w:rsid w:val="00875270"/>
    <w:rsid w:val="0088076F"/>
    <w:rsid w:val="0088100A"/>
    <w:rsid w:val="00881F9F"/>
    <w:rsid w:val="0088259A"/>
    <w:rsid w:val="00883456"/>
    <w:rsid w:val="00884517"/>
    <w:rsid w:val="008847E3"/>
    <w:rsid w:val="0088558D"/>
    <w:rsid w:val="00885CA5"/>
    <w:rsid w:val="00890C79"/>
    <w:rsid w:val="0089230F"/>
    <w:rsid w:val="00893022"/>
    <w:rsid w:val="008947E9"/>
    <w:rsid w:val="00896445"/>
    <w:rsid w:val="00897318"/>
    <w:rsid w:val="008A0DED"/>
    <w:rsid w:val="008A21AB"/>
    <w:rsid w:val="008A2638"/>
    <w:rsid w:val="008A3CB9"/>
    <w:rsid w:val="008A3D87"/>
    <w:rsid w:val="008A4FB1"/>
    <w:rsid w:val="008A6726"/>
    <w:rsid w:val="008B13FF"/>
    <w:rsid w:val="008B3236"/>
    <w:rsid w:val="008B4012"/>
    <w:rsid w:val="008B4283"/>
    <w:rsid w:val="008B5176"/>
    <w:rsid w:val="008B5C3C"/>
    <w:rsid w:val="008B5EA5"/>
    <w:rsid w:val="008C7136"/>
    <w:rsid w:val="008D0F44"/>
    <w:rsid w:val="008D1C67"/>
    <w:rsid w:val="008D2632"/>
    <w:rsid w:val="008D4F7E"/>
    <w:rsid w:val="008E041E"/>
    <w:rsid w:val="008E0B40"/>
    <w:rsid w:val="008E0F60"/>
    <w:rsid w:val="008E2B9C"/>
    <w:rsid w:val="008E3111"/>
    <w:rsid w:val="008E4056"/>
    <w:rsid w:val="008E410D"/>
    <w:rsid w:val="008E4461"/>
    <w:rsid w:val="008E5138"/>
    <w:rsid w:val="008E60CD"/>
    <w:rsid w:val="008E67AF"/>
    <w:rsid w:val="008E6A88"/>
    <w:rsid w:val="008E783F"/>
    <w:rsid w:val="008F0849"/>
    <w:rsid w:val="008F0A57"/>
    <w:rsid w:val="008F1A0C"/>
    <w:rsid w:val="008F3382"/>
    <w:rsid w:val="008F6FCE"/>
    <w:rsid w:val="008F762B"/>
    <w:rsid w:val="00902CC9"/>
    <w:rsid w:val="00903533"/>
    <w:rsid w:val="00904028"/>
    <w:rsid w:val="00905166"/>
    <w:rsid w:val="00905BE1"/>
    <w:rsid w:val="00906CAD"/>
    <w:rsid w:val="00907677"/>
    <w:rsid w:val="00907BA6"/>
    <w:rsid w:val="00910A56"/>
    <w:rsid w:val="0091294B"/>
    <w:rsid w:val="00916B0A"/>
    <w:rsid w:val="00916FC5"/>
    <w:rsid w:val="00920E89"/>
    <w:rsid w:val="00921E2F"/>
    <w:rsid w:val="00923098"/>
    <w:rsid w:val="009238B6"/>
    <w:rsid w:val="009244AD"/>
    <w:rsid w:val="0092647F"/>
    <w:rsid w:val="00931714"/>
    <w:rsid w:val="00931FEE"/>
    <w:rsid w:val="00933848"/>
    <w:rsid w:val="00935A0D"/>
    <w:rsid w:val="00943024"/>
    <w:rsid w:val="009434FD"/>
    <w:rsid w:val="009452AE"/>
    <w:rsid w:val="00945B1F"/>
    <w:rsid w:val="009500AE"/>
    <w:rsid w:val="00950E38"/>
    <w:rsid w:val="0095324D"/>
    <w:rsid w:val="00954036"/>
    <w:rsid w:val="00954301"/>
    <w:rsid w:val="009546CA"/>
    <w:rsid w:val="00957868"/>
    <w:rsid w:val="00957ED5"/>
    <w:rsid w:val="009643E7"/>
    <w:rsid w:val="00964629"/>
    <w:rsid w:val="00965F39"/>
    <w:rsid w:val="00966518"/>
    <w:rsid w:val="009672CD"/>
    <w:rsid w:val="0097028B"/>
    <w:rsid w:val="00970385"/>
    <w:rsid w:val="009726A6"/>
    <w:rsid w:val="00973652"/>
    <w:rsid w:val="00973864"/>
    <w:rsid w:val="00974177"/>
    <w:rsid w:val="00975894"/>
    <w:rsid w:val="00976B50"/>
    <w:rsid w:val="00976D15"/>
    <w:rsid w:val="00980CA7"/>
    <w:rsid w:val="00980F4B"/>
    <w:rsid w:val="0098189D"/>
    <w:rsid w:val="00982CC0"/>
    <w:rsid w:val="00982F19"/>
    <w:rsid w:val="00983749"/>
    <w:rsid w:val="00984C3A"/>
    <w:rsid w:val="00985B25"/>
    <w:rsid w:val="009861E9"/>
    <w:rsid w:val="00986C2C"/>
    <w:rsid w:val="00987340"/>
    <w:rsid w:val="009916B7"/>
    <w:rsid w:val="0099172B"/>
    <w:rsid w:val="00992146"/>
    <w:rsid w:val="0099485D"/>
    <w:rsid w:val="00995EAB"/>
    <w:rsid w:val="00996033"/>
    <w:rsid w:val="009966F3"/>
    <w:rsid w:val="009A092F"/>
    <w:rsid w:val="009A2205"/>
    <w:rsid w:val="009A29DB"/>
    <w:rsid w:val="009A37E3"/>
    <w:rsid w:val="009A5C65"/>
    <w:rsid w:val="009A64C3"/>
    <w:rsid w:val="009A740A"/>
    <w:rsid w:val="009A747E"/>
    <w:rsid w:val="009B0559"/>
    <w:rsid w:val="009B1D8E"/>
    <w:rsid w:val="009B2D43"/>
    <w:rsid w:val="009B41EE"/>
    <w:rsid w:val="009B5DC3"/>
    <w:rsid w:val="009B65D3"/>
    <w:rsid w:val="009B6CF6"/>
    <w:rsid w:val="009B6E2B"/>
    <w:rsid w:val="009C0185"/>
    <w:rsid w:val="009C0CB7"/>
    <w:rsid w:val="009C18AF"/>
    <w:rsid w:val="009C1AD4"/>
    <w:rsid w:val="009C32B2"/>
    <w:rsid w:val="009C39AA"/>
    <w:rsid w:val="009C5F40"/>
    <w:rsid w:val="009C6DC6"/>
    <w:rsid w:val="009D0C13"/>
    <w:rsid w:val="009D2BA6"/>
    <w:rsid w:val="009D3070"/>
    <w:rsid w:val="009D3BE4"/>
    <w:rsid w:val="009D4414"/>
    <w:rsid w:val="009D61B2"/>
    <w:rsid w:val="009E1A2D"/>
    <w:rsid w:val="009E3F5F"/>
    <w:rsid w:val="009E4094"/>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1731E"/>
    <w:rsid w:val="00A178D5"/>
    <w:rsid w:val="00A20698"/>
    <w:rsid w:val="00A25301"/>
    <w:rsid w:val="00A25F15"/>
    <w:rsid w:val="00A3053C"/>
    <w:rsid w:val="00A306CD"/>
    <w:rsid w:val="00A34D15"/>
    <w:rsid w:val="00A35039"/>
    <w:rsid w:val="00A35A9A"/>
    <w:rsid w:val="00A36180"/>
    <w:rsid w:val="00A4013D"/>
    <w:rsid w:val="00A401DE"/>
    <w:rsid w:val="00A407E3"/>
    <w:rsid w:val="00A41F3F"/>
    <w:rsid w:val="00A44113"/>
    <w:rsid w:val="00A45766"/>
    <w:rsid w:val="00A531EE"/>
    <w:rsid w:val="00A539A4"/>
    <w:rsid w:val="00A53B10"/>
    <w:rsid w:val="00A549C5"/>
    <w:rsid w:val="00A54A1B"/>
    <w:rsid w:val="00A54C7A"/>
    <w:rsid w:val="00A5656B"/>
    <w:rsid w:val="00A56DF3"/>
    <w:rsid w:val="00A57247"/>
    <w:rsid w:val="00A60D24"/>
    <w:rsid w:val="00A61F5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74B8"/>
    <w:rsid w:val="00A879FD"/>
    <w:rsid w:val="00A90366"/>
    <w:rsid w:val="00A908CC"/>
    <w:rsid w:val="00A9308B"/>
    <w:rsid w:val="00A94036"/>
    <w:rsid w:val="00A94251"/>
    <w:rsid w:val="00A943E8"/>
    <w:rsid w:val="00A94DB9"/>
    <w:rsid w:val="00A96051"/>
    <w:rsid w:val="00A97654"/>
    <w:rsid w:val="00A97D4B"/>
    <w:rsid w:val="00AA3A50"/>
    <w:rsid w:val="00AA6BA5"/>
    <w:rsid w:val="00AA7FDA"/>
    <w:rsid w:val="00AB0DC1"/>
    <w:rsid w:val="00AB10CA"/>
    <w:rsid w:val="00AB1299"/>
    <w:rsid w:val="00AB1499"/>
    <w:rsid w:val="00AB1F8E"/>
    <w:rsid w:val="00AB3B33"/>
    <w:rsid w:val="00AB4056"/>
    <w:rsid w:val="00AB4DE2"/>
    <w:rsid w:val="00AB4FCD"/>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5882"/>
    <w:rsid w:val="00AE728F"/>
    <w:rsid w:val="00AE7C73"/>
    <w:rsid w:val="00AE7CE8"/>
    <w:rsid w:val="00AF0BBD"/>
    <w:rsid w:val="00AF269E"/>
    <w:rsid w:val="00AF2A65"/>
    <w:rsid w:val="00AF2ADD"/>
    <w:rsid w:val="00AF5403"/>
    <w:rsid w:val="00AF5DD7"/>
    <w:rsid w:val="00AF5DDC"/>
    <w:rsid w:val="00AF705E"/>
    <w:rsid w:val="00B009CC"/>
    <w:rsid w:val="00B01661"/>
    <w:rsid w:val="00B028BD"/>
    <w:rsid w:val="00B0348F"/>
    <w:rsid w:val="00B04228"/>
    <w:rsid w:val="00B0489A"/>
    <w:rsid w:val="00B06536"/>
    <w:rsid w:val="00B0670E"/>
    <w:rsid w:val="00B07B05"/>
    <w:rsid w:val="00B100AF"/>
    <w:rsid w:val="00B11991"/>
    <w:rsid w:val="00B11E8B"/>
    <w:rsid w:val="00B12894"/>
    <w:rsid w:val="00B129B9"/>
    <w:rsid w:val="00B13484"/>
    <w:rsid w:val="00B13C08"/>
    <w:rsid w:val="00B13DDC"/>
    <w:rsid w:val="00B14B24"/>
    <w:rsid w:val="00B15CEF"/>
    <w:rsid w:val="00B21D46"/>
    <w:rsid w:val="00B21DA3"/>
    <w:rsid w:val="00B22071"/>
    <w:rsid w:val="00B22965"/>
    <w:rsid w:val="00B23929"/>
    <w:rsid w:val="00B2628B"/>
    <w:rsid w:val="00B300D5"/>
    <w:rsid w:val="00B3054D"/>
    <w:rsid w:val="00B329B3"/>
    <w:rsid w:val="00B32C14"/>
    <w:rsid w:val="00B330EC"/>
    <w:rsid w:val="00B33CB6"/>
    <w:rsid w:val="00B348C5"/>
    <w:rsid w:val="00B37C47"/>
    <w:rsid w:val="00B40639"/>
    <w:rsid w:val="00B40D31"/>
    <w:rsid w:val="00B42C88"/>
    <w:rsid w:val="00B434AF"/>
    <w:rsid w:val="00B47323"/>
    <w:rsid w:val="00B509BD"/>
    <w:rsid w:val="00B5270A"/>
    <w:rsid w:val="00B52E9B"/>
    <w:rsid w:val="00B53638"/>
    <w:rsid w:val="00B5755F"/>
    <w:rsid w:val="00B57DA4"/>
    <w:rsid w:val="00B60842"/>
    <w:rsid w:val="00B6181C"/>
    <w:rsid w:val="00B638D8"/>
    <w:rsid w:val="00B662A4"/>
    <w:rsid w:val="00B67AE6"/>
    <w:rsid w:val="00B67BFC"/>
    <w:rsid w:val="00B67D66"/>
    <w:rsid w:val="00B72568"/>
    <w:rsid w:val="00B7257B"/>
    <w:rsid w:val="00B72CD5"/>
    <w:rsid w:val="00B72F81"/>
    <w:rsid w:val="00B73132"/>
    <w:rsid w:val="00B74647"/>
    <w:rsid w:val="00B758C5"/>
    <w:rsid w:val="00B76C36"/>
    <w:rsid w:val="00B7795C"/>
    <w:rsid w:val="00B809F8"/>
    <w:rsid w:val="00B8415F"/>
    <w:rsid w:val="00B844A9"/>
    <w:rsid w:val="00B846D0"/>
    <w:rsid w:val="00B90C6F"/>
    <w:rsid w:val="00B927B1"/>
    <w:rsid w:val="00B93F4E"/>
    <w:rsid w:val="00B9437D"/>
    <w:rsid w:val="00B95D4B"/>
    <w:rsid w:val="00BA09CF"/>
    <w:rsid w:val="00BA11A3"/>
    <w:rsid w:val="00BA11EF"/>
    <w:rsid w:val="00BA28AF"/>
    <w:rsid w:val="00BA2DA7"/>
    <w:rsid w:val="00BA3490"/>
    <w:rsid w:val="00BA4071"/>
    <w:rsid w:val="00BA44A8"/>
    <w:rsid w:val="00BA5C32"/>
    <w:rsid w:val="00BA651E"/>
    <w:rsid w:val="00BA6A2E"/>
    <w:rsid w:val="00BA7A0A"/>
    <w:rsid w:val="00BB0928"/>
    <w:rsid w:val="00BB0EB5"/>
    <w:rsid w:val="00BB79E0"/>
    <w:rsid w:val="00BC09BB"/>
    <w:rsid w:val="00BC0B1C"/>
    <w:rsid w:val="00BC34B7"/>
    <w:rsid w:val="00BC540B"/>
    <w:rsid w:val="00BC5AAE"/>
    <w:rsid w:val="00BC5CB8"/>
    <w:rsid w:val="00BC6765"/>
    <w:rsid w:val="00BD044A"/>
    <w:rsid w:val="00BD0636"/>
    <w:rsid w:val="00BD1CDF"/>
    <w:rsid w:val="00BD5B5E"/>
    <w:rsid w:val="00BD66A4"/>
    <w:rsid w:val="00BE0112"/>
    <w:rsid w:val="00BE011E"/>
    <w:rsid w:val="00BE13D4"/>
    <w:rsid w:val="00BE2EAE"/>
    <w:rsid w:val="00BE3520"/>
    <w:rsid w:val="00BE3B35"/>
    <w:rsid w:val="00BE55CC"/>
    <w:rsid w:val="00BE6414"/>
    <w:rsid w:val="00BE6BA7"/>
    <w:rsid w:val="00BE74D2"/>
    <w:rsid w:val="00BF2E8E"/>
    <w:rsid w:val="00BF60C7"/>
    <w:rsid w:val="00BF6577"/>
    <w:rsid w:val="00C00D94"/>
    <w:rsid w:val="00C054D6"/>
    <w:rsid w:val="00C06267"/>
    <w:rsid w:val="00C10E95"/>
    <w:rsid w:val="00C1182A"/>
    <w:rsid w:val="00C1322E"/>
    <w:rsid w:val="00C137E1"/>
    <w:rsid w:val="00C14BAB"/>
    <w:rsid w:val="00C15670"/>
    <w:rsid w:val="00C158EB"/>
    <w:rsid w:val="00C16006"/>
    <w:rsid w:val="00C218C5"/>
    <w:rsid w:val="00C23598"/>
    <w:rsid w:val="00C2373D"/>
    <w:rsid w:val="00C24B3A"/>
    <w:rsid w:val="00C25064"/>
    <w:rsid w:val="00C25929"/>
    <w:rsid w:val="00C26005"/>
    <w:rsid w:val="00C2610C"/>
    <w:rsid w:val="00C261DA"/>
    <w:rsid w:val="00C27484"/>
    <w:rsid w:val="00C276B0"/>
    <w:rsid w:val="00C314D7"/>
    <w:rsid w:val="00C32440"/>
    <w:rsid w:val="00C32C5B"/>
    <w:rsid w:val="00C332DE"/>
    <w:rsid w:val="00C33437"/>
    <w:rsid w:val="00C33B13"/>
    <w:rsid w:val="00C34F04"/>
    <w:rsid w:val="00C35432"/>
    <w:rsid w:val="00C354DB"/>
    <w:rsid w:val="00C36CE3"/>
    <w:rsid w:val="00C40D15"/>
    <w:rsid w:val="00C42DB4"/>
    <w:rsid w:val="00C42ECB"/>
    <w:rsid w:val="00C43F59"/>
    <w:rsid w:val="00C447A8"/>
    <w:rsid w:val="00C47124"/>
    <w:rsid w:val="00C50091"/>
    <w:rsid w:val="00C50FDF"/>
    <w:rsid w:val="00C5236A"/>
    <w:rsid w:val="00C52893"/>
    <w:rsid w:val="00C5423A"/>
    <w:rsid w:val="00C54CD1"/>
    <w:rsid w:val="00C54E80"/>
    <w:rsid w:val="00C5516A"/>
    <w:rsid w:val="00C558C5"/>
    <w:rsid w:val="00C5750D"/>
    <w:rsid w:val="00C57967"/>
    <w:rsid w:val="00C57D71"/>
    <w:rsid w:val="00C60B08"/>
    <w:rsid w:val="00C60B54"/>
    <w:rsid w:val="00C643B9"/>
    <w:rsid w:val="00C64B30"/>
    <w:rsid w:val="00C65698"/>
    <w:rsid w:val="00C67BF7"/>
    <w:rsid w:val="00C71291"/>
    <w:rsid w:val="00C7252C"/>
    <w:rsid w:val="00C729D3"/>
    <w:rsid w:val="00C732EB"/>
    <w:rsid w:val="00C7578E"/>
    <w:rsid w:val="00C76BC1"/>
    <w:rsid w:val="00C76D89"/>
    <w:rsid w:val="00C775F7"/>
    <w:rsid w:val="00C80D3F"/>
    <w:rsid w:val="00C82198"/>
    <w:rsid w:val="00C8265E"/>
    <w:rsid w:val="00C875C4"/>
    <w:rsid w:val="00C90BD8"/>
    <w:rsid w:val="00C90BE8"/>
    <w:rsid w:val="00C920ED"/>
    <w:rsid w:val="00C92CF7"/>
    <w:rsid w:val="00C93B31"/>
    <w:rsid w:val="00C9451D"/>
    <w:rsid w:val="00C94CEB"/>
    <w:rsid w:val="00C95EE4"/>
    <w:rsid w:val="00C97259"/>
    <w:rsid w:val="00CA0A07"/>
    <w:rsid w:val="00CA0D3E"/>
    <w:rsid w:val="00CA0F50"/>
    <w:rsid w:val="00CA2CC9"/>
    <w:rsid w:val="00CA4C75"/>
    <w:rsid w:val="00CA524B"/>
    <w:rsid w:val="00CA5676"/>
    <w:rsid w:val="00CA57C7"/>
    <w:rsid w:val="00CA5D84"/>
    <w:rsid w:val="00CA71E3"/>
    <w:rsid w:val="00CA728E"/>
    <w:rsid w:val="00CA76FD"/>
    <w:rsid w:val="00CB0C1A"/>
    <w:rsid w:val="00CB24A1"/>
    <w:rsid w:val="00CB32A7"/>
    <w:rsid w:val="00CB4356"/>
    <w:rsid w:val="00CB6DC8"/>
    <w:rsid w:val="00CC0290"/>
    <w:rsid w:val="00CC055E"/>
    <w:rsid w:val="00CC0A88"/>
    <w:rsid w:val="00CC2E7F"/>
    <w:rsid w:val="00CC4A69"/>
    <w:rsid w:val="00CC5665"/>
    <w:rsid w:val="00CC65B8"/>
    <w:rsid w:val="00CC6BBF"/>
    <w:rsid w:val="00CD20EF"/>
    <w:rsid w:val="00CD5066"/>
    <w:rsid w:val="00CD587B"/>
    <w:rsid w:val="00CD6F7B"/>
    <w:rsid w:val="00CE0F82"/>
    <w:rsid w:val="00CE1311"/>
    <w:rsid w:val="00CE234B"/>
    <w:rsid w:val="00CE30CF"/>
    <w:rsid w:val="00CE52C6"/>
    <w:rsid w:val="00CE56B0"/>
    <w:rsid w:val="00CE591A"/>
    <w:rsid w:val="00CE5D75"/>
    <w:rsid w:val="00CF002F"/>
    <w:rsid w:val="00CF14EE"/>
    <w:rsid w:val="00CF2C7D"/>
    <w:rsid w:val="00CF5B97"/>
    <w:rsid w:val="00CF651A"/>
    <w:rsid w:val="00CF68FE"/>
    <w:rsid w:val="00CF6FC4"/>
    <w:rsid w:val="00CF7107"/>
    <w:rsid w:val="00CF7283"/>
    <w:rsid w:val="00D0000D"/>
    <w:rsid w:val="00D008C4"/>
    <w:rsid w:val="00D00F28"/>
    <w:rsid w:val="00D02150"/>
    <w:rsid w:val="00D032B6"/>
    <w:rsid w:val="00D05130"/>
    <w:rsid w:val="00D074C8"/>
    <w:rsid w:val="00D07B9D"/>
    <w:rsid w:val="00D105C1"/>
    <w:rsid w:val="00D10D4D"/>
    <w:rsid w:val="00D14061"/>
    <w:rsid w:val="00D1495A"/>
    <w:rsid w:val="00D1790D"/>
    <w:rsid w:val="00D17F35"/>
    <w:rsid w:val="00D2115C"/>
    <w:rsid w:val="00D21D7B"/>
    <w:rsid w:val="00D22355"/>
    <w:rsid w:val="00D22C0F"/>
    <w:rsid w:val="00D24BCF"/>
    <w:rsid w:val="00D251B3"/>
    <w:rsid w:val="00D279A5"/>
    <w:rsid w:val="00D30545"/>
    <w:rsid w:val="00D33247"/>
    <w:rsid w:val="00D35E9C"/>
    <w:rsid w:val="00D36761"/>
    <w:rsid w:val="00D37382"/>
    <w:rsid w:val="00D42DD6"/>
    <w:rsid w:val="00D42E37"/>
    <w:rsid w:val="00D43422"/>
    <w:rsid w:val="00D43561"/>
    <w:rsid w:val="00D43849"/>
    <w:rsid w:val="00D43A18"/>
    <w:rsid w:val="00D45032"/>
    <w:rsid w:val="00D509C3"/>
    <w:rsid w:val="00D50B05"/>
    <w:rsid w:val="00D51C6C"/>
    <w:rsid w:val="00D54C85"/>
    <w:rsid w:val="00D567AA"/>
    <w:rsid w:val="00D57FC8"/>
    <w:rsid w:val="00D619E8"/>
    <w:rsid w:val="00D61D7E"/>
    <w:rsid w:val="00D62BA7"/>
    <w:rsid w:val="00D636C6"/>
    <w:rsid w:val="00D65A12"/>
    <w:rsid w:val="00D65D10"/>
    <w:rsid w:val="00D667CD"/>
    <w:rsid w:val="00D6750D"/>
    <w:rsid w:val="00D71BA0"/>
    <w:rsid w:val="00D75EC1"/>
    <w:rsid w:val="00D767BD"/>
    <w:rsid w:val="00D767F6"/>
    <w:rsid w:val="00D7695F"/>
    <w:rsid w:val="00D777CE"/>
    <w:rsid w:val="00D802BA"/>
    <w:rsid w:val="00D81526"/>
    <w:rsid w:val="00D818C0"/>
    <w:rsid w:val="00D833B6"/>
    <w:rsid w:val="00D855DA"/>
    <w:rsid w:val="00D8598B"/>
    <w:rsid w:val="00D85A92"/>
    <w:rsid w:val="00D87C52"/>
    <w:rsid w:val="00D91CA9"/>
    <w:rsid w:val="00D91E2B"/>
    <w:rsid w:val="00D9233E"/>
    <w:rsid w:val="00D9348E"/>
    <w:rsid w:val="00D94CF5"/>
    <w:rsid w:val="00D94DA9"/>
    <w:rsid w:val="00D96812"/>
    <w:rsid w:val="00D96928"/>
    <w:rsid w:val="00DA182C"/>
    <w:rsid w:val="00DA2A5A"/>
    <w:rsid w:val="00DA2B7A"/>
    <w:rsid w:val="00DA2BFC"/>
    <w:rsid w:val="00DA3462"/>
    <w:rsid w:val="00DA397A"/>
    <w:rsid w:val="00DA4707"/>
    <w:rsid w:val="00DA6789"/>
    <w:rsid w:val="00DA6CAE"/>
    <w:rsid w:val="00DB18EB"/>
    <w:rsid w:val="00DB1948"/>
    <w:rsid w:val="00DB30EB"/>
    <w:rsid w:val="00DB41D7"/>
    <w:rsid w:val="00DB53E3"/>
    <w:rsid w:val="00DB6A27"/>
    <w:rsid w:val="00DB6CE3"/>
    <w:rsid w:val="00DC2829"/>
    <w:rsid w:val="00DC3882"/>
    <w:rsid w:val="00DC44FE"/>
    <w:rsid w:val="00DD09EA"/>
    <w:rsid w:val="00DD4222"/>
    <w:rsid w:val="00DD4300"/>
    <w:rsid w:val="00DD699B"/>
    <w:rsid w:val="00DD7776"/>
    <w:rsid w:val="00DE0216"/>
    <w:rsid w:val="00DE1359"/>
    <w:rsid w:val="00DE3A73"/>
    <w:rsid w:val="00DE4344"/>
    <w:rsid w:val="00DE542C"/>
    <w:rsid w:val="00DE5DC8"/>
    <w:rsid w:val="00DE65A1"/>
    <w:rsid w:val="00DF0606"/>
    <w:rsid w:val="00DF122C"/>
    <w:rsid w:val="00DF209D"/>
    <w:rsid w:val="00DF21C3"/>
    <w:rsid w:val="00DF3104"/>
    <w:rsid w:val="00DF3CAE"/>
    <w:rsid w:val="00DF4656"/>
    <w:rsid w:val="00DF4D9A"/>
    <w:rsid w:val="00DF633D"/>
    <w:rsid w:val="00E045FA"/>
    <w:rsid w:val="00E056C1"/>
    <w:rsid w:val="00E05FED"/>
    <w:rsid w:val="00E07F29"/>
    <w:rsid w:val="00E106CC"/>
    <w:rsid w:val="00E13170"/>
    <w:rsid w:val="00E141EE"/>
    <w:rsid w:val="00E148A5"/>
    <w:rsid w:val="00E14B9A"/>
    <w:rsid w:val="00E176B9"/>
    <w:rsid w:val="00E25369"/>
    <w:rsid w:val="00E25B38"/>
    <w:rsid w:val="00E25DA3"/>
    <w:rsid w:val="00E25DC6"/>
    <w:rsid w:val="00E2687C"/>
    <w:rsid w:val="00E2766D"/>
    <w:rsid w:val="00E31453"/>
    <w:rsid w:val="00E336A6"/>
    <w:rsid w:val="00E34857"/>
    <w:rsid w:val="00E35131"/>
    <w:rsid w:val="00E3710F"/>
    <w:rsid w:val="00E41AFD"/>
    <w:rsid w:val="00E44CF5"/>
    <w:rsid w:val="00E46181"/>
    <w:rsid w:val="00E46D79"/>
    <w:rsid w:val="00E47698"/>
    <w:rsid w:val="00E501C9"/>
    <w:rsid w:val="00E5042C"/>
    <w:rsid w:val="00E5379B"/>
    <w:rsid w:val="00E56627"/>
    <w:rsid w:val="00E60930"/>
    <w:rsid w:val="00E61ADB"/>
    <w:rsid w:val="00E64BBA"/>
    <w:rsid w:val="00E65A7D"/>
    <w:rsid w:val="00E678EF"/>
    <w:rsid w:val="00E70288"/>
    <w:rsid w:val="00E71997"/>
    <w:rsid w:val="00E71D75"/>
    <w:rsid w:val="00E72411"/>
    <w:rsid w:val="00E72953"/>
    <w:rsid w:val="00E743A9"/>
    <w:rsid w:val="00E751E7"/>
    <w:rsid w:val="00E800BE"/>
    <w:rsid w:val="00E8059A"/>
    <w:rsid w:val="00E809DC"/>
    <w:rsid w:val="00E81F38"/>
    <w:rsid w:val="00E8292B"/>
    <w:rsid w:val="00E831D4"/>
    <w:rsid w:val="00E8331C"/>
    <w:rsid w:val="00E84112"/>
    <w:rsid w:val="00E856A4"/>
    <w:rsid w:val="00E85A81"/>
    <w:rsid w:val="00E87F93"/>
    <w:rsid w:val="00E90CDA"/>
    <w:rsid w:val="00E912FE"/>
    <w:rsid w:val="00E92470"/>
    <w:rsid w:val="00E94878"/>
    <w:rsid w:val="00E94F2A"/>
    <w:rsid w:val="00E95054"/>
    <w:rsid w:val="00E96039"/>
    <w:rsid w:val="00E96483"/>
    <w:rsid w:val="00E96D80"/>
    <w:rsid w:val="00E97731"/>
    <w:rsid w:val="00E97ACE"/>
    <w:rsid w:val="00EA09E4"/>
    <w:rsid w:val="00EA36FA"/>
    <w:rsid w:val="00EA4127"/>
    <w:rsid w:val="00EA5B9C"/>
    <w:rsid w:val="00EB1BE3"/>
    <w:rsid w:val="00EB4C6A"/>
    <w:rsid w:val="00EC04E6"/>
    <w:rsid w:val="00EC0A18"/>
    <w:rsid w:val="00EC28E9"/>
    <w:rsid w:val="00EC5BCA"/>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7527"/>
    <w:rsid w:val="00EF1FF5"/>
    <w:rsid w:val="00EF2125"/>
    <w:rsid w:val="00EF22F2"/>
    <w:rsid w:val="00EF2F3A"/>
    <w:rsid w:val="00EF30B5"/>
    <w:rsid w:val="00EF34A9"/>
    <w:rsid w:val="00EF7BFA"/>
    <w:rsid w:val="00F0077A"/>
    <w:rsid w:val="00F01E2A"/>
    <w:rsid w:val="00F024D2"/>
    <w:rsid w:val="00F029CD"/>
    <w:rsid w:val="00F04625"/>
    <w:rsid w:val="00F049DB"/>
    <w:rsid w:val="00F05560"/>
    <w:rsid w:val="00F05EE8"/>
    <w:rsid w:val="00F07A06"/>
    <w:rsid w:val="00F104E5"/>
    <w:rsid w:val="00F1067C"/>
    <w:rsid w:val="00F12053"/>
    <w:rsid w:val="00F1293A"/>
    <w:rsid w:val="00F14A2D"/>
    <w:rsid w:val="00F21A5D"/>
    <w:rsid w:val="00F229AE"/>
    <w:rsid w:val="00F2427D"/>
    <w:rsid w:val="00F26EE0"/>
    <w:rsid w:val="00F27077"/>
    <w:rsid w:val="00F32A19"/>
    <w:rsid w:val="00F32D45"/>
    <w:rsid w:val="00F33F2B"/>
    <w:rsid w:val="00F41372"/>
    <w:rsid w:val="00F41D90"/>
    <w:rsid w:val="00F43142"/>
    <w:rsid w:val="00F4391A"/>
    <w:rsid w:val="00F5061D"/>
    <w:rsid w:val="00F51086"/>
    <w:rsid w:val="00F51753"/>
    <w:rsid w:val="00F53E49"/>
    <w:rsid w:val="00F55CD1"/>
    <w:rsid w:val="00F55EAC"/>
    <w:rsid w:val="00F57949"/>
    <w:rsid w:val="00F57E83"/>
    <w:rsid w:val="00F57FE9"/>
    <w:rsid w:val="00F60DDC"/>
    <w:rsid w:val="00F611C1"/>
    <w:rsid w:val="00F61E3D"/>
    <w:rsid w:val="00F62A95"/>
    <w:rsid w:val="00F63CDF"/>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DC2"/>
    <w:rsid w:val="00F85F14"/>
    <w:rsid w:val="00F85FFA"/>
    <w:rsid w:val="00F86D81"/>
    <w:rsid w:val="00F86F2A"/>
    <w:rsid w:val="00F90C75"/>
    <w:rsid w:val="00F91053"/>
    <w:rsid w:val="00F92735"/>
    <w:rsid w:val="00F928D2"/>
    <w:rsid w:val="00F94696"/>
    <w:rsid w:val="00F962DD"/>
    <w:rsid w:val="00FA05CF"/>
    <w:rsid w:val="00FA2C3A"/>
    <w:rsid w:val="00FA2EAA"/>
    <w:rsid w:val="00FA5DB7"/>
    <w:rsid w:val="00FA7E7D"/>
    <w:rsid w:val="00FB065B"/>
    <w:rsid w:val="00FB0B2B"/>
    <w:rsid w:val="00FB3243"/>
    <w:rsid w:val="00FB361E"/>
    <w:rsid w:val="00FB53EF"/>
    <w:rsid w:val="00FC2813"/>
    <w:rsid w:val="00FC37F9"/>
    <w:rsid w:val="00FC4A98"/>
    <w:rsid w:val="00FC5D2F"/>
    <w:rsid w:val="00FC798F"/>
    <w:rsid w:val="00FD0A1D"/>
    <w:rsid w:val="00FE1C41"/>
    <w:rsid w:val="00FE2548"/>
    <w:rsid w:val="00FE2D17"/>
    <w:rsid w:val="00FE3D3D"/>
    <w:rsid w:val="00FE4732"/>
    <w:rsid w:val="00FE6454"/>
    <w:rsid w:val="00FE6F0D"/>
    <w:rsid w:val="00FE70D0"/>
    <w:rsid w:val="00FE7CBD"/>
    <w:rsid w:val="00FF0F1C"/>
    <w:rsid w:val="00FF14D3"/>
    <w:rsid w:val="00FF44F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46A"/>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1357/vjs.v23i01.4680"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0</TotalTime>
  <Pages>21</Pages>
  <Words>5185</Words>
  <Characters>2956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187</cp:revision>
  <dcterms:created xsi:type="dcterms:W3CDTF">2024-02-02T05:15:00Z</dcterms:created>
  <dcterms:modified xsi:type="dcterms:W3CDTF">2024-02-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